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E428C4" w14:textId="77777777" w:rsidR="00C16782" w:rsidRDefault="00C16782" w:rsidP="00C16782">
      <w:pPr>
        <w:pStyle w:val="Heading1"/>
      </w:pPr>
      <w:r>
        <w:t xml:space="preserve">Supplementary data </w:t>
      </w:r>
    </w:p>
    <w:tbl>
      <w:tblPr>
        <w:tblW w:w="13642" w:type="dxa"/>
        <w:tblLook w:val="04A0" w:firstRow="1" w:lastRow="0" w:firstColumn="1" w:lastColumn="0" w:noHBand="0" w:noVBand="1"/>
      </w:tblPr>
      <w:tblGrid>
        <w:gridCol w:w="2693"/>
        <w:gridCol w:w="888"/>
        <w:gridCol w:w="888"/>
        <w:gridCol w:w="954"/>
        <w:gridCol w:w="814"/>
        <w:gridCol w:w="1054"/>
        <w:gridCol w:w="954"/>
        <w:gridCol w:w="814"/>
        <w:gridCol w:w="1054"/>
        <w:gridCol w:w="954"/>
        <w:gridCol w:w="814"/>
        <w:gridCol w:w="888"/>
        <w:gridCol w:w="873"/>
      </w:tblGrid>
      <w:tr w:rsidR="00C16782" w:rsidRPr="00E751A6" w14:paraId="54C3F703" w14:textId="77777777" w:rsidTr="001C57D4">
        <w:trPr>
          <w:trHeight w:val="300"/>
        </w:trPr>
        <w:tc>
          <w:tcPr>
            <w:tcW w:w="1364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C9A9A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Supplementary table 1. Bland and Altman results for MP1, 2, 3, 6, 7, 9, and 10 for MyotonPRO (frequency, decrement, and stiffness), and ultrasound (subcutaneous tissue and muscle/tendon/fascia thickness) for R1-R2, R2-R3, R1-R3, and R1-R1 (between days)</w:t>
            </w:r>
          </w:p>
        </w:tc>
      </w:tr>
      <w:tr w:rsidR="00C16782" w:rsidRPr="00E751A6" w14:paraId="6D14C0AA" w14:textId="77777777" w:rsidTr="001C57D4">
        <w:trPr>
          <w:trHeight w:val="300"/>
        </w:trPr>
        <w:tc>
          <w:tcPr>
            <w:tcW w:w="13642" w:type="dxa"/>
            <w:gridSpan w:val="1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80BAC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yotonPRO</w:t>
            </w:r>
          </w:p>
        </w:tc>
      </w:tr>
      <w:tr w:rsidR="00C16782" w:rsidRPr="00E751A6" w14:paraId="62F8FD76" w14:textId="77777777" w:rsidTr="001C57D4">
        <w:trPr>
          <w:trHeight w:val="300"/>
        </w:trPr>
        <w:tc>
          <w:tcPr>
            <w:tcW w:w="1364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02B46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Frequency </w:t>
            </w:r>
          </w:p>
        </w:tc>
      </w:tr>
      <w:tr w:rsidR="00C16782" w:rsidRPr="00E751A6" w14:paraId="33DC33F6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07A54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18F8E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1-R2</w:t>
            </w:r>
          </w:p>
        </w:tc>
        <w:tc>
          <w:tcPr>
            <w:tcW w:w="282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D066A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2-R3</w:t>
            </w:r>
          </w:p>
        </w:tc>
        <w:tc>
          <w:tcPr>
            <w:tcW w:w="282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BE373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1-R3</w:t>
            </w:r>
          </w:p>
        </w:tc>
        <w:tc>
          <w:tcPr>
            <w:tcW w:w="257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1B5E6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R1-R1 between days </w:t>
            </w:r>
          </w:p>
        </w:tc>
      </w:tr>
      <w:tr w:rsidR="00C16782" w:rsidRPr="00E751A6" w14:paraId="4431CAC6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C2446D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easurement point 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C7DE31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A3DA69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FEDB78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363EAB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0F092C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DFE222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F303A7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DFD438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DD24CF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DA14F1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621FD0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6B6C97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</w:tr>
      <w:tr w:rsidR="00C16782" w:rsidRPr="00E751A6" w14:paraId="722E1895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CF9AD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3435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49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AD36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6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D8AE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.67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6DAB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69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1A90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1.2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E1F6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6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76C3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E490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1.81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35D7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2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6721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44CA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3.4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D6A2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72</w:t>
            </w:r>
          </w:p>
        </w:tc>
      </w:tr>
      <w:tr w:rsidR="00C16782" w:rsidRPr="00E751A6" w14:paraId="5A674719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1F1BB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3787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1258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.33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8892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.87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254F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7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3541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.65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EAD1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5.1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2E29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5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B53C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.0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B095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.0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1F99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1DFE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4.7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7F2B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.55</w:t>
            </w:r>
          </w:p>
        </w:tc>
      </w:tr>
      <w:tr w:rsidR="00C16782" w:rsidRPr="00E751A6" w14:paraId="390B4FCE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F6426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1D17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9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E470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2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8C91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.8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74B7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4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846A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11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BC79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40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4D1E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9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59A4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2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B9BC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.8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5392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4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D742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3.39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E4C8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3.12</w:t>
            </w:r>
          </w:p>
        </w:tc>
      </w:tr>
      <w:tr w:rsidR="00C16782" w:rsidRPr="00E751A6" w14:paraId="2CA3752F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16D7A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19A6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DBE1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1.1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219D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.2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61F1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4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43C2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1.91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3986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.6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B70A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2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D957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05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B545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.8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049B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94B8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68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31D3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13</w:t>
            </w:r>
          </w:p>
        </w:tc>
      </w:tr>
      <w:tr w:rsidR="00C16782" w:rsidRPr="00E751A6" w14:paraId="17E132FD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34F23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FBAF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594D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0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BCB8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.7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BE89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7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5B32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5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6CD0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88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3D0D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0BA4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43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60EC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4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1C6D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5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67BE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04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B22C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3.09</w:t>
            </w:r>
          </w:p>
        </w:tc>
      </w:tr>
      <w:tr w:rsidR="00C16782" w:rsidRPr="00E751A6" w14:paraId="4FD1CC1A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DC477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9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6D7A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D0ED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4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040A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3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C1C2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5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00E4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63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1AAE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5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5BD8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4AF9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76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0517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57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27C3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3AA4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3.2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892B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3.95</w:t>
            </w:r>
          </w:p>
        </w:tc>
      </w:tr>
      <w:tr w:rsidR="00C16782" w:rsidRPr="00E751A6" w14:paraId="25D41755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8FD5D1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10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0A7AA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1.00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0F6C2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3.33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B5AD3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.3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C34A5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8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087F6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25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0CF71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3.90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70620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6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6CBE1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3.91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C5709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3.59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7E255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6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6AEFB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3.91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7C18E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3.59</w:t>
            </w:r>
          </w:p>
        </w:tc>
      </w:tr>
      <w:tr w:rsidR="00C16782" w:rsidRPr="00E751A6" w14:paraId="2EC36DD7" w14:textId="77777777" w:rsidTr="001C57D4">
        <w:trPr>
          <w:trHeight w:val="300"/>
        </w:trPr>
        <w:tc>
          <w:tcPr>
            <w:tcW w:w="1364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FE14F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Decrement  </w:t>
            </w:r>
          </w:p>
        </w:tc>
      </w:tr>
      <w:tr w:rsidR="00C16782" w:rsidRPr="00E751A6" w14:paraId="52EDDB7D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9984A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417C9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1-R2</w:t>
            </w:r>
          </w:p>
        </w:tc>
        <w:tc>
          <w:tcPr>
            <w:tcW w:w="282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1701B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2-R3</w:t>
            </w:r>
          </w:p>
        </w:tc>
        <w:tc>
          <w:tcPr>
            <w:tcW w:w="282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69FD6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1-R3</w:t>
            </w:r>
          </w:p>
        </w:tc>
        <w:tc>
          <w:tcPr>
            <w:tcW w:w="257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EC163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R1-R1 between days </w:t>
            </w:r>
          </w:p>
        </w:tc>
      </w:tr>
      <w:tr w:rsidR="00C16782" w:rsidRPr="00E751A6" w14:paraId="4D0D26A0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0A332A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easurement point 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598330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0A935E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C44933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391161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5C86A3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A5F13B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24525B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783272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33FA88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1F194F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1AC6BC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470EBB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</w:tr>
      <w:tr w:rsidR="00C16782" w:rsidRPr="00E751A6" w14:paraId="594C93EB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FAA5C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743E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5669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5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C743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3038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BFA1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0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5EAF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30E4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83F1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1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857A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676E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C7DB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8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EE03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8</w:t>
            </w:r>
          </w:p>
        </w:tc>
      </w:tr>
      <w:tr w:rsidR="00C16782" w:rsidRPr="00E751A6" w14:paraId="4F97C74F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37476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7C7C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71EB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31A9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FFC3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B3F9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1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26E0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2DC0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4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0C7B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9E3D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753D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89F7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6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9BCA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2</w:t>
            </w:r>
          </w:p>
        </w:tc>
      </w:tr>
      <w:tr w:rsidR="00C16782" w:rsidRPr="00E751A6" w14:paraId="4844BBED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5FDB7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30B0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BED0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20B2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3961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0C00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47D3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3FC7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6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A6E5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3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840D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C89B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B225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4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24CA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9</w:t>
            </w:r>
          </w:p>
        </w:tc>
      </w:tr>
      <w:tr w:rsidR="00C16782" w:rsidRPr="00E751A6" w14:paraId="0CB93AC9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A5196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89CD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5CA8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7A8D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8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5D78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9A36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E154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8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26E6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22EB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3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6553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087D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4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8CB1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0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3950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3</w:t>
            </w:r>
          </w:p>
        </w:tc>
      </w:tr>
      <w:tr w:rsidR="00C16782" w:rsidRPr="00E751A6" w14:paraId="533D8BEC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0F38E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C73D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3DB9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2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CE2D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70C8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94AC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8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667C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7C25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6576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0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4945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B99D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869A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0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8E74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9</w:t>
            </w:r>
          </w:p>
        </w:tc>
      </w:tr>
      <w:tr w:rsidR="00C16782" w:rsidRPr="00E751A6" w14:paraId="033397F8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DC39C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9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6379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EDEA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0040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87C0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BFF4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5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DFB1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7BF6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6EF3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5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4FE0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250F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83E2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5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59A7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9</w:t>
            </w:r>
          </w:p>
        </w:tc>
      </w:tr>
      <w:tr w:rsidR="00C16782" w:rsidRPr="00E751A6" w14:paraId="59175347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59C0E2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10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499C5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00425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7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FF254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8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451A4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0E3D1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6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4B25C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6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F6000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6B6B6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4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0503A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69C30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6CE26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4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37507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4</w:t>
            </w:r>
          </w:p>
        </w:tc>
      </w:tr>
      <w:tr w:rsidR="00C16782" w:rsidRPr="00E751A6" w14:paraId="083D07BE" w14:textId="77777777" w:rsidTr="001C57D4">
        <w:trPr>
          <w:trHeight w:val="300"/>
        </w:trPr>
        <w:tc>
          <w:tcPr>
            <w:tcW w:w="1364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2A767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Stiffness</w:t>
            </w:r>
          </w:p>
        </w:tc>
      </w:tr>
      <w:tr w:rsidR="00C16782" w:rsidRPr="00E751A6" w14:paraId="47FFEDD5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EB81A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97A23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1-R2</w:t>
            </w:r>
          </w:p>
        </w:tc>
        <w:tc>
          <w:tcPr>
            <w:tcW w:w="282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F6F80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2-R3</w:t>
            </w:r>
          </w:p>
        </w:tc>
        <w:tc>
          <w:tcPr>
            <w:tcW w:w="282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552B8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1-R3</w:t>
            </w:r>
          </w:p>
        </w:tc>
        <w:tc>
          <w:tcPr>
            <w:tcW w:w="257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35927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R1-R1 between days </w:t>
            </w:r>
          </w:p>
        </w:tc>
      </w:tr>
      <w:tr w:rsidR="00C16782" w:rsidRPr="00E751A6" w14:paraId="2B15680C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53D4DA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easurement point 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198C2E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23AA82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512959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AC194B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53238B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876869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BD409C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6490EA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183EBF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2BE1C8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817892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FB3461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</w:tr>
      <w:tr w:rsidR="00C16782" w:rsidRPr="00E751A6" w14:paraId="79B385D5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56308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51F7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17.19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5184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3.02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16C4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8.6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2DB3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7.87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1CD5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9.60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03B9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65.3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A91F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68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E1AC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38.7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615A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0.1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9FEA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8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A91E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47.07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CFB5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8.84</w:t>
            </w:r>
          </w:p>
        </w:tc>
      </w:tr>
      <w:tr w:rsidR="00C16782" w:rsidRPr="00E751A6" w14:paraId="1582545E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229EC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F322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0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3DFE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79.03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183B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83.0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826A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1.69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EDA7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47.9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FB0E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4.57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1FFD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0628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77.4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087D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78.10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8494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5.8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0F50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3.56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4D02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65.27</w:t>
            </w:r>
          </w:p>
        </w:tc>
      </w:tr>
      <w:tr w:rsidR="00C16782" w:rsidRPr="00E751A6" w14:paraId="33119611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B58B7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731A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.5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8D75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4.28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91DB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3.1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690F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6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3004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5.13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EB3B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60.3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1E42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.97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A702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4.48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C722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8.5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4765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.18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DEE8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72.68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3BC7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62.32</w:t>
            </w:r>
          </w:p>
        </w:tc>
      </w:tr>
      <w:tr w:rsidR="00C16782" w:rsidRPr="00E751A6" w14:paraId="4809F32E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6E18B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7636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3.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CE19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3.66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878F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7.60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64EC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.85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95CC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35.61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9C78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1.3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8D34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6.55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DEB9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66.10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4AEF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53.00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8234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6.5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E187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66.10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D2D2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53.00</w:t>
            </w:r>
          </w:p>
        </w:tc>
      </w:tr>
      <w:tr w:rsidR="00C16782" w:rsidRPr="00E751A6" w14:paraId="3B5C6322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30686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E223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1.6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3622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44.73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991F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1.3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2819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.56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30A5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53.58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FE51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56.70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4CCD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34F8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46.6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E34A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6.4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698E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8.34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48C2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32.48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2149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49.16</w:t>
            </w:r>
          </w:p>
        </w:tc>
      </w:tr>
      <w:tr w:rsidR="00C16782" w:rsidRPr="00E751A6" w14:paraId="1BF91668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3E25F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9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03A3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3.1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72D4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92.0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18F1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18.3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BD82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6.8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F0AE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141.8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14FF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28.2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5F56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6.28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514A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140.0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59A5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52.6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ECF6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1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6728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41.60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5CC3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61.60</w:t>
            </w:r>
          </w:p>
        </w:tc>
      </w:tr>
      <w:tr w:rsidR="00C16782" w:rsidRPr="00E751A6" w14:paraId="77E98922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DD49E1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10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681C1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22.24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0BB3D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75.21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0026F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30.7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E47B7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22.73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628AD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46.48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74E31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91.9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39082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49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F9AFE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63.59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DF246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64.57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84C00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5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C7143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89.22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5EAB9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89.92</w:t>
            </w:r>
          </w:p>
        </w:tc>
      </w:tr>
      <w:tr w:rsidR="00C16782" w:rsidRPr="00E751A6" w14:paraId="65BB39DE" w14:textId="77777777" w:rsidTr="001C57D4">
        <w:trPr>
          <w:trHeight w:val="300"/>
        </w:trPr>
        <w:tc>
          <w:tcPr>
            <w:tcW w:w="1364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ECFEA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Ultrasound</w:t>
            </w:r>
          </w:p>
        </w:tc>
      </w:tr>
      <w:tr w:rsidR="00C16782" w:rsidRPr="00E751A6" w14:paraId="778DE45C" w14:textId="77777777" w:rsidTr="001C57D4">
        <w:trPr>
          <w:trHeight w:val="300"/>
        </w:trPr>
        <w:tc>
          <w:tcPr>
            <w:tcW w:w="1364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7EF22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lastRenderedPageBreak/>
              <w:t>Subcutaneous tissue</w:t>
            </w:r>
          </w:p>
        </w:tc>
      </w:tr>
      <w:tr w:rsidR="00C16782" w:rsidRPr="00E751A6" w14:paraId="16520907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E84AD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4A004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1-R2</w:t>
            </w:r>
          </w:p>
        </w:tc>
        <w:tc>
          <w:tcPr>
            <w:tcW w:w="282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B71A7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2-R3</w:t>
            </w:r>
          </w:p>
        </w:tc>
        <w:tc>
          <w:tcPr>
            <w:tcW w:w="282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3CFFC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1-R3</w:t>
            </w:r>
          </w:p>
        </w:tc>
        <w:tc>
          <w:tcPr>
            <w:tcW w:w="257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ED8DA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R1-R1 between days </w:t>
            </w:r>
          </w:p>
        </w:tc>
      </w:tr>
      <w:tr w:rsidR="00C16782" w:rsidRPr="00E751A6" w14:paraId="68AEC189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30FF3F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easurement point 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BD0C72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935538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391D15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1DA35E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1126FE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118995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D7F285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7FA68A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24EE40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D4D93A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9E66F5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E07329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</w:tr>
      <w:tr w:rsidR="00C16782" w:rsidRPr="00E751A6" w14:paraId="258FE0F7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39637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66F9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46CE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8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3448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8715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2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1EED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4002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78AE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9720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743F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8208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45F7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8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F273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4</w:t>
            </w:r>
          </w:p>
        </w:tc>
      </w:tr>
      <w:tr w:rsidR="00C16782" w:rsidRPr="00E751A6" w14:paraId="21ADDB64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62CDD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3D88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770E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2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2A23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6B59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1E50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C492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0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E866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6EA3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0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4472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0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A70B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31C9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9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D576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9</w:t>
            </w:r>
          </w:p>
        </w:tc>
      </w:tr>
      <w:tr w:rsidR="00C16782" w:rsidRPr="00E751A6" w14:paraId="7720D286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649D2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AC37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AC08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3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9736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E221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FCCF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6E11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7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5320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C084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8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5B92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CB33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4C2C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45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0950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9</w:t>
            </w:r>
          </w:p>
        </w:tc>
      </w:tr>
      <w:tr w:rsidR="00C16782" w:rsidRPr="00E751A6" w14:paraId="10649D41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9615B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8BD0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938C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0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4AFD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BB59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2F31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5B0B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0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A69F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2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0668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5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A003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8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625A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F470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7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44C0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6</w:t>
            </w:r>
          </w:p>
        </w:tc>
      </w:tr>
      <w:tr w:rsidR="00C16782" w:rsidRPr="00E751A6" w14:paraId="0E6DDB17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186C0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B602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54B8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2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F683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CD3B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35BB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4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155F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4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BB53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2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368E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52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B432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4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CDB1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E78D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54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ECEB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3</w:t>
            </w:r>
          </w:p>
        </w:tc>
      </w:tr>
      <w:tr w:rsidR="00C16782" w:rsidRPr="00E751A6" w14:paraId="35B63E34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ABE33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9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F70E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A7D7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5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B551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CCCB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6758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1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6946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90D2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9D50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D4BD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22E7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5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CBAF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7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E1AC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8</w:t>
            </w:r>
          </w:p>
        </w:tc>
      </w:tr>
      <w:tr w:rsidR="00C16782" w:rsidRPr="00E751A6" w14:paraId="34B0DFBC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7D18C0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10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2B38A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5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28E2F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0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96F8A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0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CE65A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1F887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1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C34FA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9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D31D9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223F8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8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EC27E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C3F7E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2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092B3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4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CC74F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0</w:t>
            </w:r>
          </w:p>
        </w:tc>
      </w:tr>
      <w:tr w:rsidR="00C16782" w:rsidRPr="00E751A6" w14:paraId="60A50052" w14:textId="77777777" w:rsidTr="001C57D4">
        <w:trPr>
          <w:trHeight w:val="300"/>
        </w:trPr>
        <w:tc>
          <w:tcPr>
            <w:tcW w:w="1364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3F044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uscle/tendon/fascia thickness</w:t>
            </w:r>
          </w:p>
        </w:tc>
      </w:tr>
      <w:tr w:rsidR="00C16782" w:rsidRPr="00E751A6" w14:paraId="6DE32F43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A3CA8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5C96D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1-R2</w:t>
            </w:r>
          </w:p>
        </w:tc>
        <w:tc>
          <w:tcPr>
            <w:tcW w:w="282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D56FB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2-R3</w:t>
            </w:r>
          </w:p>
        </w:tc>
        <w:tc>
          <w:tcPr>
            <w:tcW w:w="282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EA2BD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R1-R3</w:t>
            </w:r>
          </w:p>
        </w:tc>
        <w:tc>
          <w:tcPr>
            <w:tcW w:w="257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61867" w14:textId="77777777" w:rsidR="00C16782" w:rsidRPr="00E751A6" w:rsidRDefault="00C16782" w:rsidP="001C57D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R1-R1 between days </w:t>
            </w:r>
          </w:p>
        </w:tc>
      </w:tr>
      <w:tr w:rsidR="00C16782" w:rsidRPr="00E751A6" w14:paraId="2408ECA7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990351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Measurement point 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211C81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4F7826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C12A3C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7E373C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19C0F5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0C2768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50A7A9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3CC0EE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C24FB1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77FBFD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ean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0AE5B7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Lower 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1B57ED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pper </w:t>
            </w:r>
          </w:p>
        </w:tc>
      </w:tr>
      <w:tr w:rsidR="00C16782" w:rsidRPr="00E751A6" w14:paraId="0085AD08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B7613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D5B3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2370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6221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7CE8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B3E8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5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9A17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3704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8044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5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9DF0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D0BE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E24A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04FE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4</w:t>
            </w:r>
          </w:p>
        </w:tc>
      </w:tr>
      <w:tr w:rsidR="00C16782" w:rsidRPr="00E751A6" w14:paraId="504A0752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BBF29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144A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2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3F8A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6D40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1F3D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4D91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8877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0D63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6D69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8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269A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C9BA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C9AC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7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BA6C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0</w:t>
            </w:r>
          </w:p>
        </w:tc>
      </w:tr>
      <w:tr w:rsidR="00C16782" w:rsidRPr="00E751A6" w14:paraId="5BE787B5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7A556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EB83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D3BD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D939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4556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2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C73A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DD2F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7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32CE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DF48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AC6D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2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A2FB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57FF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BADC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2</w:t>
            </w:r>
          </w:p>
        </w:tc>
      </w:tr>
      <w:tr w:rsidR="00C16782" w:rsidRPr="00E751A6" w14:paraId="3BFD21E4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E1CB8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6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0A34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3910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2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EF3D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3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E1B9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6149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1251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9F38C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1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1212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1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24A4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18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7A56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27CE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2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E5AC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21</w:t>
            </w:r>
          </w:p>
        </w:tc>
      </w:tr>
      <w:tr w:rsidR="00C16782" w:rsidRPr="00E751A6" w14:paraId="541326EF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9F800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7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BFF7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3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4BF5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67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C51A7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60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55B9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9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7AD95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55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B256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7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6354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6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60D3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40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550C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51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8572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3645B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4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DC8F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42</w:t>
            </w:r>
          </w:p>
        </w:tc>
      </w:tr>
      <w:tr w:rsidR="00C16782" w:rsidRPr="00E751A6" w14:paraId="546C8B59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9870C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9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ECA9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F3781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5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14D9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A921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450D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DBD3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1C06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EF0D4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4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9E4CF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BB35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BD7C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05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22970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6</w:t>
            </w:r>
          </w:p>
        </w:tc>
      </w:tr>
      <w:tr w:rsidR="00C16782" w:rsidRPr="00E751A6" w14:paraId="5BF0D51B" w14:textId="77777777" w:rsidTr="001C57D4">
        <w:trPr>
          <w:trHeight w:val="300"/>
        </w:trPr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2AB11E" w14:textId="77777777" w:rsidR="00C16782" w:rsidRPr="00E751A6" w:rsidRDefault="00C16782" w:rsidP="001C57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MP10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D9B94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0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A6539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3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E12CC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3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80C52A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18861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44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DC21A8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49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03D796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3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2801D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47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A9C4A9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5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EA3EFE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03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7F6792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-0.33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B528F3" w14:textId="77777777" w:rsidR="00C16782" w:rsidRPr="00E751A6" w:rsidRDefault="00C16782" w:rsidP="001C57D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E751A6">
              <w:rPr>
                <w:rFonts w:ascii="Calibri" w:eastAsia="Times New Roman" w:hAnsi="Calibri" w:cs="Times New Roman"/>
                <w:color w:val="000000"/>
                <w:lang w:eastAsia="en-GB"/>
              </w:rPr>
              <w:t>0.40</w:t>
            </w:r>
          </w:p>
        </w:tc>
      </w:tr>
    </w:tbl>
    <w:p w14:paraId="412C5D0D" w14:textId="77777777" w:rsidR="00C16782" w:rsidRDefault="00C16782" w:rsidP="00C16782"/>
    <w:p w14:paraId="49369333" w14:textId="77777777" w:rsidR="007F093C" w:rsidRDefault="007F093C" w:rsidP="00C16782"/>
    <w:p w14:paraId="6FF754F0" w14:textId="77777777" w:rsidR="007F093C" w:rsidRDefault="007F093C" w:rsidP="00C16782"/>
    <w:p w14:paraId="6D6B8C97" w14:textId="77777777" w:rsidR="007F093C" w:rsidRDefault="007F093C" w:rsidP="00C16782"/>
    <w:p w14:paraId="050F7610" w14:textId="77777777" w:rsidR="007F093C" w:rsidRDefault="007F093C" w:rsidP="00C16782"/>
    <w:p w14:paraId="1901D546" w14:textId="77777777" w:rsidR="007F093C" w:rsidRDefault="007F093C" w:rsidP="00C16782"/>
    <w:p w14:paraId="4F7AF444" w14:textId="77777777" w:rsidR="007F093C" w:rsidRDefault="007F093C" w:rsidP="00C16782"/>
    <w:p w14:paraId="18E04E34" w14:textId="77777777" w:rsidR="007F093C" w:rsidRDefault="007F093C" w:rsidP="00C16782"/>
    <w:p w14:paraId="522D1237" w14:textId="77777777" w:rsidR="007F093C" w:rsidRDefault="007F093C" w:rsidP="00C16782"/>
    <w:p w14:paraId="4B4ED995" w14:textId="77777777" w:rsidR="007F093C" w:rsidRDefault="007F093C" w:rsidP="00C16782"/>
    <w:p w14:paraId="70655780" w14:textId="77777777" w:rsidR="007F093C" w:rsidRDefault="007F093C" w:rsidP="00C16782"/>
    <w:tbl>
      <w:tblPr>
        <w:tblW w:w="6918" w:type="dxa"/>
        <w:tblLook w:val="04A0" w:firstRow="1" w:lastRow="0" w:firstColumn="1" w:lastColumn="0" w:noHBand="0" w:noVBand="1"/>
      </w:tblPr>
      <w:tblGrid>
        <w:gridCol w:w="1482"/>
        <w:gridCol w:w="1738"/>
        <w:gridCol w:w="1738"/>
        <w:gridCol w:w="1738"/>
        <w:gridCol w:w="222"/>
      </w:tblGrid>
      <w:tr w:rsidR="007F093C" w:rsidRPr="007F093C" w14:paraId="7C1633FA" w14:textId="77777777" w:rsidTr="005447F9">
        <w:trPr>
          <w:gridAfter w:val="1"/>
          <w:wAfter w:w="222" w:type="dxa"/>
          <w:trHeight w:val="408"/>
        </w:trPr>
        <w:tc>
          <w:tcPr>
            <w:tcW w:w="6696" w:type="dxa"/>
            <w:gridSpan w:val="4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FA01A1A" w14:textId="4D0546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Supplementary</w:t>
            </w: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table </w:t>
            </w:r>
            <w:proofErr w:type="gramStart"/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  <w:r w:rsidRPr="007F093C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GB"/>
              </w:rPr>
              <w:t> </w:t>
            </w: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.</w:t>
            </w:r>
            <w:proofErr w:type="gramEnd"/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 </w:t>
            </w:r>
            <w:proofErr w:type="spellStart"/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I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trarater</w:t>
            </w:r>
            <w:proofErr w:type="spellEnd"/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reliability for within session for the </w:t>
            </w:r>
            <w:proofErr w:type="spellStart"/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MyotonPro</w:t>
            </w:r>
            <w:proofErr w:type="spellEnd"/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, stiffness, frequency, elasticity  </w:t>
            </w:r>
          </w:p>
        </w:tc>
      </w:tr>
      <w:tr w:rsidR="007F093C" w:rsidRPr="007F093C" w14:paraId="1B094125" w14:textId="77777777" w:rsidTr="005447F9">
        <w:trPr>
          <w:trHeight w:val="300"/>
        </w:trPr>
        <w:tc>
          <w:tcPr>
            <w:tcW w:w="6696" w:type="dxa"/>
            <w:gridSpan w:val="4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AD50A88" w14:textId="77777777" w:rsidR="007F093C" w:rsidRPr="007F093C" w:rsidRDefault="007F093C" w:rsidP="007F093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20867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7F093C" w:rsidRPr="007F093C" w14:paraId="643A784E" w14:textId="77777777" w:rsidTr="005447F9">
        <w:trPr>
          <w:trHeight w:val="590"/>
        </w:trPr>
        <w:tc>
          <w:tcPr>
            <w:tcW w:w="148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D14E73B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Measurement point</w:t>
            </w:r>
          </w:p>
        </w:tc>
        <w:tc>
          <w:tcPr>
            <w:tcW w:w="173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5F7A484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stiffness</w:t>
            </w:r>
          </w:p>
        </w:tc>
        <w:tc>
          <w:tcPr>
            <w:tcW w:w="173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86F2CDF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frequency</w:t>
            </w:r>
          </w:p>
        </w:tc>
        <w:tc>
          <w:tcPr>
            <w:tcW w:w="173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196DCE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elasticity</w:t>
            </w:r>
          </w:p>
        </w:tc>
        <w:tc>
          <w:tcPr>
            <w:tcW w:w="222" w:type="dxa"/>
            <w:vAlign w:val="center"/>
            <w:hideMark/>
          </w:tcPr>
          <w:p w14:paraId="56966F58" w14:textId="77777777" w:rsidR="007F093C" w:rsidRPr="007F093C" w:rsidRDefault="007F093C" w:rsidP="007F09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7F093C" w:rsidRPr="007F093C" w14:paraId="6D7F2B09" w14:textId="77777777" w:rsidTr="005447F9">
        <w:trPr>
          <w:trHeight w:val="500"/>
        </w:trPr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263369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P1 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F0C45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9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6BE0F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9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61D30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8</w:t>
            </w:r>
          </w:p>
        </w:tc>
        <w:tc>
          <w:tcPr>
            <w:tcW w:w="222" w:type="dxa"/>
            <w:vAlign w:val="center"/>
            <w:hideMark/>
          </w:tcPr>
          <w:p w14:paraId="71DAAF2C" w14:textId="77777777" w:rsidR="007F093C" w:rsidRPr="007F093C" w:rsidRDefault="007F093C" w:rsidP="007F09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7F093C" w:rsidRPr="007F093C" w14:paraId="3922D9E6" w14:textId="77777777" w:rsidTr="005447F9">
        <w:trPr>
          <w:trHeight w:val="500"/>
        </w:trPr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A2E271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P2 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5F1B9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6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73CE5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6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7EC3E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9</w:t>
            </w:r>
          </w:p>
        </w:tc>
        <w:tc>
          <w:tcPr>
            <w:tcW w:w="222" w:type="dxa"/>
            <w:vAlign w:val="center"/>
            <w:hideMark/>
          </w:tcPr>
          <w:p w14:paraId="238ED234" w14:textId="77777777" w:rsidR="007F093C" w:rsidRPr="007F093C" w:rsidRDefault="007F093C" w:rsidP="007F09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7F093C" w:rsidRPr="007F093C" w14:paraId="068BD9AF" w14:textId="77777777" w:rsidTr="005447F9">
        <w:trPr>
          <w:trHeight w:val="500"/>
        </w:trPr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E3190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P3 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00F19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1.00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FE4E2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1.00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C91C9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7</w:t>
            </w:r>
          </w:p>
        </w:tc>
        <w:tc>
          <w:tcPr>
            <w:tcW w:w="222" w:type="dxa"/>
            <w:vAlign w:val="center"/>
            <w:hideMark/>
          </w:tcPr>
          <w:p w14:paraId="0911AFA4" w14:textId="77777777" w:rsidR="007F093C" w:rsidRPr="007F093C" w:rsidRDefault="007F093C" w:rsidP="007F09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7F093C" w:rsidRPr="007F093C" w14:paraId="7A84F2D6" w14:textId="77777777" w:rsidTr="005447F9">
        <w:trPr>
          <w:trHeight w:val="500"/>
        </w:trPr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2ABD68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P6 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1066B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8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FDCDD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7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8C149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7</w:t>
            </w:r>
          </w:p>
        </w:tc>
        <w:tc>
          <w:tcPr>
            <w:tcW w:w="222" w:type="dxa"/>
            <w:vAlign w:val="center"/>
            <w:hideMark/>
          </w:tcPr>
          <w:p w14:paraId="7A7BCD6E" w14:textId="77777777" w:rsidR="007F093C" w:rsidRPr="007F093C" w:rsidRDefault="007F093C" w:rsidP="007F09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7F093C" w:rsidRPr="007F093C" w14:paraId="1FF0ABEE" w14:textId="77777777" w:rsidTr="005447F9">
        <w:trPr>
          <w:trHeight w:val="500"/>
        </w:trPr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6501F0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P7 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83A51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9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1FF01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9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0B170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9</w:t>
            </w:r>
          </w:p>
        </w:tc>
        <w:tc>
          <w:tcPr>
            <w:tcW w:w="222" w:type="dxa"/>
            <w:vAlign w:val="center"/>
            <w:hideMark/>
          </w:tcPr>
          <w:p w14:paraId="79F3FAFD" w14:textId="77777777" w:rsidR="007F093C" w:rsidRPr="007F093C" w:rsidRDefault="007F093C" w:rsidP="007F09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7F093C" w:rsidRPr="007F093C" w14:paraId="2FBAB907" w14:textId="77777777" w:rsidTr="005447F9">
        <w:trPr>
          <w:trHeight w:val="500"/>
        </w:trPr>
        <w:tc>
          <w:tcPr>
            <w:tcW w:w="1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009237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P9 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63023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8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14E6A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9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9E59D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8</w:t>
            </w:r>
          </w:p>
        </w:tc>
        <w:tc>
          <w:tcPr>
            <w:tcW w:w="222" w:type="dxa"/>
            <w:vAlign w:val="center"/>
            <w:hideMark/>
          </w:tcPr>
          <w:p w14:paraId="3EFA9F36" w14:textId="77777777" w:rsidR="007F093C" w:rsidRPr="007F093C" w:rsidRDefault="007F093C" w:rsidP="007F09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7F093C" w:rsidRPr="007F093C" w14:paraId="58688118" w14:textId="77777777" w:rsidTr="005447F9">
        <w:trPr>
          <w:trHeight w:val="500"/>
        </w:trPr>
        <w:tc>
          <w:tcPr>
            <w:tcW w:w="148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959164A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P10 </w:t>
            </w:r>
          </w:p>
        </w:tc>
        <w:tc>
          <w:tcPr>
            <w:tcW w:w="173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B8D911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1.00</w:t>
            </w:r>
          </w:p>
        </w:tc>
        <w:tc>
          <w:tcPr>
            <w:tcW w:w="173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6C4642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9</w:t>
            </w:r>
          </w:p>
        </w:tc>
        <w:tc>
          <w:tcPr>
            <w:tcW w:w="173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D006BB" w14:textId="77777777" w:rsidR="007F093C" w:rsidRPr="007F093C" w:rsidRDefault="007F093C" w:rsidP="007F093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F093C">
              <w:rPr>
                <w:rFonts w:ascii="Calibri" w:eastAsia="Times New Roman" w:hAnsi="Calibri" w:cs="Calibri"/>
                <w:color w:val="000000"/>
                <w:lang w:eastAsia="en-GB"/>
              </w:rPr>
              <w:t>0.99</w:t>
            </w:r>
          </w:p>
        </w:tc>
        <w:tc>
          <w:tcPr>
            <w:tcW w:w="222" w:type="dxa"/>
            <w:vAlign w:val="center"/>
            <w:hideMark/>
          </w:tcPr>
          <w:p w14:paraId="469EE29D" w14:textId="77777777" w:rsidR="007F093C" w:rsidRPr="007F093C" w:rsidRDefault="007F093C" w:rsidP="007F09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</w:tbl>
    <w:p w14:paraId="26A1DCB8" w14:textId="77777777" w:rsidR="005447F9" w:rsidRDefault="005447F9" w:rsidP="005447F9">
      <w:r>
        <w:t>MP1=Planta Fascia, MP2=</w:t>
      </w:r>
      <w:proofErr w:type="gramStart"/>
      <w:r>
        <w:t>Achilles</w:t>
      </w:r>
      <w:proofErr w:type="gramEnd"/>
      <w:r>
        <w:t xml:space="preserve"> tendon, MP3=Soleus, MP6=Splenius capitis, MP7=Anterior Deltoid, MP9=Patellar tendon, MP10=</w:t>
      </w:r>
      <w:r w:rsidRPr="00963BBC">
        <w:t xml:space="preserve"> </w:t>
      </w:r>
      <w:r w:rsidRPr="005447F9">
        <w:t>Anterior tibialis</w:t>
      </w:r>
    </w:p>
    <w:p w14:paraId="4FF595F1" w14:textId="77777777" w:rsidR="00A22AEB" w:rsidRDefault="00A22AEB" w:rsidP="00C16782"/>
    <w:p w14:paraId="03093E81" w14:textId="77777777" w:rsidR="00A22AEB" w:rsidRDefault="00A22AEB" w:rsidP="00C16782"/>
    <w:p w14:paraId="2C900151" w14:textId="77777777" w:rsidR="00A22AEB" w:rsidRDefault="00A22AEB" w:rsidP="00C16782"/>
    <w:p w14:paraId="34FF9A74" w14:textId="77777777" w:rsidR="00A22AEB" w:rsidRPr="00A9050D" w:rsidRDefault="00A22AEB" w:rsidP="00C16782"/>
    <w:p w14:paraId="144F332F" w14:textId="77777777" w:rsidR="00CD2533" w:rsidRDefault="00CD2533"/>
    <w:tbl>
      <w:tblPr>
        <w:tblpPr w:leftFromText="180" w:rightFromText="180" w:vertAnchor="page" w:horzAnchor="margin" w:tblpXSpec="center" w:tblpY="700"/>
        <w:tblW w:w="15706" w:type="dxa"/>
        <w:tblLook w:val="04A0" w:firstRow="1" w:lastRow="0" w:firstColumn="1" w:lastColumn="0" w:noHBand="0" w:noVBand="1"/>
      </w:tblPr>
      <w:tblGrid>
        <w:gridCol w:w="1793"/>
        <w:gridCol w:w="2472"/>
        <w:gridCol w:w="1984"/>
        <w:gridCol w:w="1052"/>
        <w:gridCol w:w="1681"/>
        <w:gridCol w:w="1681"/>
        <w:gridCol w:w="1681"/>
        <w:gridCol w:w="1681"/>
        <w:gridCol w:w="1681"/>
      </w:tblGrid>
      <w:tr w:rsidR="00B43FA6" w:rsidRPr="00757709" w14:paraId="74210274" w14:textId="77777777" w:rsidTr="00B43FA6">
        <w:trPr>
          <w:trHeight w:val="419"/>
        </w:trPr>
        <w:tc>
          <w:tcPr>
            <w:tcW w:w="17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9F1C70E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lastRenderedPageBreak/>
              <w:t xml:space="preserve">study </w:t>
            </w:r>
          </w:p>
        </w:tc>
        <w:tc>
          <w:tcPr>
            <w:tcW w:w="24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B6E29E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measurement point 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C4B014D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type of reliability </w:t>
            </w:r>
          </w:p>
        </w:tc>
        <w:tc>
          <w:tcPr>
            <w:tcW w:w="10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7DB42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Stiffness ICC</w:t>
            </w:r>
          </w:p>
        </w:tc>
        <w:tc>
          <w:tcPr>
            <w:tcW w:w="16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74F31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Mean Stiffness (MDC)</w:t>
            </w:r>
          </w:p>
        </w:tc>
        <w:tc>
          <w:tcPr>
            <w:tcW w:w="16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9E98AA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Frequency ICC</w:t>
            </w:r>
          </w:p>
        </w:tc>
        <w:tc>
          <w:tcPr>
            <w:tcW w:w="16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538D66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Mean frequency (MDC)</w:t>
            </w:r>
          </w:p>
        </w:tc>
        <w:tc>
          <w:tcPr>
            <w:tcW w:w="16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643B2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Decrement ICC</w:t>
            </w:r>
          </w:p>
        </w:tc>
        <w:tc>
          <w:tcPr>
            <w:tcW w:w="16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3E0A60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Mean decrement (MDC)</w:t>
            </w:r>
          </w:p>
        </w:tc>
      </w:tr>
      <w:tr w:rsidR="00B43FA6" w:rsidRPr="00757709" w14:paraId="586196EE" w14:textId="77777777" w:rsidTr="00B43FA6">
        <w:trPr>
          <w:trHeight w:val="300"/>
        </w:trPr>
        <w:tc>
          <w:tcPr>
            <w:tcW w:w="17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680677" w14:textId="47D8B923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Dellalana</w:t>
            </w:r>
            <w:r w:rsidR="00087267">
              <w:t xml:space="preserve"> </w:t>
            </w:r>
            <w:r w:rsidR="004F0B81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4F0B81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Dellalana&lt;/Author&gt;&lt;Year&gt;2018&lt;/Year&gt;&lt;RecNum&gt;1071&lt;/RecNum&gt;&lt;DisplayText&gt;[1]&lt;/DisplayText&gt;&lt;record&gt;&lt;rec-number&gt;1071&lt;/rec-number&gt;&lt;foreign-keys&gt;&lt;key app="EN" db-id="w0twddvw5dw2xne5twvvvafiex5xfxsr22vd" timestamp="1654068004" guid="a1604b33-a6dd-4724-ad74-658e670b93b2"&gt;1071&lt;/key&gt;&lt;/foreign-keys&gt;&lt;ref-type name="Journal Article"&gt;17&lt;/ref-type&gt;&lt;contributors&gt;&lt;authors&gt;&lt;author&gt;Dellalana, Laura E&lt;/author&gt;&lt;author&gt;Chen, Fuyao&lt;/author&gt;&lt;author&gt;Vain, Arved&lt;/author&gt;&lt;author&gt;Gandelman, Jocelyn S&lt;/author&gt;&lt;author&gt;Põldemaa, Mihkel&lt;/author&gt;&lt;author&gt;Chen, Heidi&lt;/author&gt;&lt;author&gt;Tkaczyk, Eric R&lt;/author&gt;&lt;/authors&gt;&lt;/contributors&gt;&lt;titles&gt;&lt;title&gt;Reproducibility of the durometer and myoton devices for skin stiffness measurement in healthy subjects&lt;/title&gt;&lt;secondary-title&gt;Skin Research and Technology&lt;/secondary-title&gt;&lt;/titles&gt;&lt;periodical&gt;&lt;full-title&gt;Skin Research and Technology&lt;/full-title&gt;&lt;/periodical&gt;&lt;dates&gt;&lt;year&gt;2018&lt;/year&gt;&lt;/dates&gt;&lt;isbn&gt;0909-752X&lt;/isbn&gt;&lt;urls&gt;&lt;/urls&gt;&lt;/record&gt;&lt;/Cite&gt;&lt;/EndNote&gt;</w:instrText>
            </w:r>
            <w:r w:rsidR="004F0B81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4F0B81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]</w:t>
            </w:r>
            <w:r w:rsidR="004F0B81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47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CCD37A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Gastrocnemius mediali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D9DDC5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same day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1D782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78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9742BD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78.3 (99.6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82CF1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11030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AED9F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ECED8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</w:tr>
      <w:tr w:rsidR="00B43FA6" w:rsidRPr="00757709" w14:paraId="7A4DE19D" w14:textId="77777777" w:rsidTr="00B43FA6">
        <w:trPr>
          <w:trHeight w:val="347"/>
        </w:trPr>
        <w:tc>
          <w:tcPr>
            <w:tcW w:w="17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E81389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7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4237E7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67572E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same day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887DBE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6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4CA96F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72.7 (50.3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CBEC6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F754A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437D0A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20A45A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</w:tr>
      <w:tr w:rsidR="00B43FA6" w:rsidRPr="00757709" w14:paraId="0C0F0E19" w14:textId="77777777" w:rsidTr="00B43FA6">
        <w:trPr>
          <w:trHeight w:val="325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D54AD5" w14:textId="54F248CA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Feng</w:t>
            </w:r>
            <w:r w:rsidR="004F0B81">
              <w:t xml:space="preserve"> </w:t>
            </w:r>
            <w:r w:rsidR="004F0B81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4F0B81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Feng&lt;/Author&gt;&lt;Year&gt;2018&lt;/Year&gt;&lt;RecNum&gt;1070&lt;/RecNum&gt;&lt;DisplayText&gt;[2]&lt;/DisplayText&gt;&lt;record&gt;&lt;rec-number&gt;1070&lt;/rec-number&gt;&lt;foreign-keys&gt;&lt;key app="EN" db-id="w0twddvw5dw2xne5twvvvafiex5xfxsr22vd" timestamp="1654068004" guid="acbf41d8-e2ff-4b3f-b355-f20e2457d854"&gt;1070&lt;/key&gt;&lt;/foreign-keys&gt;&lt;ref-type name="Journal Article"&gt;17&lt;/ref-type&gt;&lt;contributors&gt;&lt;authors&gt;&lt;author&gt;Feng, Y. N.&lt;/author&gt;&lt;author&gt;Li, Y. P.&lt;/author&gt;&lt;author&gt;Liu, C. L.&lt;/author&gt;&lt;author&gt;Zhang, Z. J.&lt;/author&gt;&lt;/authors&gt;&lt;/contributors&gt;&lt;titles&gt;&lt;title&gt;Assessing the elastic properties of skeletal muscle and tendon using shearwave ultrasound elastography and MyotonPRO&lt;/title&gt;&lt;secondary-title&gt;Scientific Reports&lt;/secondary-title&gt;&lt;/titles&gt;&lt;periodical&gt;&lt;full-title&gt;Scientific Reports&lt;/full-title&gt;&lt;/periodical&gt;&lt;pages&gt;17064&lt;/pages&gt;&lt;volume&gt;8&lt;/volume&gt;&lt;number&gt;1&lt;/number&gt;&lt;dates&gt;&lt;year&gt;2018&lt;/year&gt;&lt;pub-dates&gt;&lt;date&gt;2018/11/20&lt;/date&gt;&lt;/pub-dates&gt;&lt;/dates&gt;&lt;isbn&gt;2045-2322&lt;/isbn&gt;&lt;urls&gt;&lt;related-urls&gt;&lt;url&gt;https://doi.org/10.1038/s41598-018-34719-7&lt;/url&gt;&lt;/related-urls&gt;&lt;/urls&gt;&lt;electronic-resource-num&gt;10.1038/s41598-018-34719-7&lt;/electronic-resource-num&gt;&lt;/record&gt;&lt;/Cite&gt;&lt;/EndNote&gt;</w:instrText>
            </w:r>
            <w:r w:rsidR="004F0B81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4F0B81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2]</w:t>
            </w:r>
            <w:r w:rsidR="004F0B81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2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49E8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Gastrocnemius mediali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627004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between days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0348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787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BE82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14.32 (28.19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26C49D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192B4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75CAC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1D1EB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</w:tr>
      <w:tr w:rsidR="00B43FA6" w:rsidRPr="00757709" w14:paraId="1B3A853B" w14:textId="77777777" w:rsidTr="00B43FA6">
        <w:trPr>
          <w:trHeight w:val="317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9C93DF" w14:textId="6053A480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Kelly</w:t>
            </w:r>
            <w:r w:rsidR="002B7D99">
              <w:t xml:space="preserve"> 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Kelly&lt;/Author&gt;&lt;Year&gt;2018&lt;/Year&gt;&lt;RecNum&gt;1072&lt;/RecNum&gt;&lt;DisplayText&gt;[3]&lt;/DisplayText&gt;&lt;record&gt;&lt;rec-number&gt;1072&lt;/rec-number&gt;&lt;foreign-keys&gt;&lt;key app="EN" db-id="w0twddvw5dw2xne5twvvvafiex5xfxsr22vd" timestamp="1654068004" guid="de93cc2e-9463-4f79-89c9-29ed5541a88e"&gt;1072&lt;/key&gt;&lt;/foreign-keys&gt;&lt;ref-type name="Journal Article"&gt;17&lt;/ref-type&gt;&lt;contributors&gt;&lt;authors&gt;&lt;author&gt;Kelly, Joseph P&lt;/author&gt;&lt;author&gt;Koppenhaver, Shane L&lt;/author&gt;&lt;author&gt;Michener, Lori A&lt;/author&gt;&lt;author&gt;Proulx, Laurel&lt;/author&gt;&lt;author&gt;Bisagni, Francis&lt;/author&gt;&lt;author&gt;Cleland, Joshua A&lt;/author&gt;&lt;/authors&gt;&lt;/contributors&gt;&lt;titles&gt;&lt;title&gt;Characterization of tissue stiffness of the infraspinatus, erector spinae, and gastrocnemius muscle using ultrasound shear wave elastography and superficial mechanical deformation&lt;/title&gt;&lt;secondary-title&gt;Journal of Electromyography and Kinesiology&lt;/secondary-title&gt;&lt;/titles&gt;&lt;periodical&gt;&lt;full-title&gt;Journal of Electromyography and Kinesiology&lt;/full-title&gt;&lt;/periodical&gt;&lt;pages&gt;73-80&lt;/pages&gt;&lt;volume&gt;38&lt;/volume&gt;&lt;dates&gt;&lt;year&gt;2018&lt;/year&gt;&lt;/dates&gt;&lt;isbn&gt;1050-6411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3]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E1B41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Gastrocnemius mediali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C6CDA5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same day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CBED02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505D2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26.2 (SD or SEM not reported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12DC6B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9EA55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A352E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6E420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</w:tr>
      <w:tr w:rsidR="00B43FA6" w:rsidRPr="00757709" w14:paraId="3E2847B6" w14:textId="77777777" w:rsidTr="00B43FA6">
        <w:trPr>
          <w:trHeight w:val="300"/>
        </w:trPr>
        <w:tc>
          <w:tcPr>
            <w:tcW w:w="17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15E799" w14:textId="7C008DCC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 xml:space="preserve">Taş 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Taş&lt;/Author&gt;&lt;Year&gt;2019&lt;/Year&gt;&lt;RecNum&gt;1313&lt;/RecNum&gt;&lt;DisplayText&gt;[4]&lt;/DisplayText&gt;&lt;record&gt;&lt;rec-number&gt;1313&lt;/rec-number&gt;&lt;foreign-keys&gt;&lt;key app="EN" db-id="w0twddvw5dw2xne5twvvvafiex5xfxsr22vd" timestamp="1654068010" guid="19b31528-dda0-42ed-bb4c-617a7a6635a4"&gt;1313&lt;/key&gt;&lt;/foreign-keys&gt;&lt;ref-type name="Journal Article"&gt;17&lt;/ref-type&gt;&lt;contributors&gt;&lt;authors&gt;&lt;author&gt;Taş, Serkan&lt;/author&gt;&lt;author&gt;Salkın, Yasemin&lt;/author&gt;&lt;/authors&gt;&lt;/contributors&gt;&lt;titles&gt;&lt;title&gt;An investigation of the sex-related differences in the stiffness of the Achilles tendon and gastrocnemius muscle: Inter-observer reliability and inter-day repeatability and the effect of ankle joint motion&lt;/title&gt;&lt;secondary-title&gt;The Foot&lt;/secondary-title&gt;&lt;/titles&gt;&lt;periodical&gt;&lt;full-title&gt;The Foot&lt;/full-title&gt;&lt;/periodical&gt;&lt;pages&gt;44-50&lt;/pages&gt;&lt;volume&gt;41&lt;/volume&gt;&lt;dates&gt;&lt;year&gt;2019&lt;/year&gt;&lt;/dates&gt;&lt;isbn&gt;0958-2592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4]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47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62B723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Gastrocnemius mediali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18C2C2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same day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F46EDD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8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4DB45B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74 (41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0CD702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13A4B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655E4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59F56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</w:tr>
      <w:tr w:rsidR="00B43FA6" w:rsidRPr="00757709" w14:paraId="202E1402" w14:textId="77777777" w:rsidTr="00B43FA6">
        <w:trPr>
          <w:trHeight w:val="143"/>
        </w:trPr>
        <w:tc>
          <w:tcPr>
            <w:tcW w:w="17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53DC0C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7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2D8469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3D97FE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between days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FCE22F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1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7E0908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67 (79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D373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AC4BD8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E6518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D3248D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</w:tr>
      <w:tr w:rsidR="00B43FA6" w:rsidRPr="00757709" w14:paraId="0CF6DDCA" w14:textId="77777777" w:rsidTr="00B43FA6">
        <w:trPr>
          <w:trHeight w:val="263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C261F3" w14:textId="3647382C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Chuang</w:t>
            </w:r>
            <w:r w:rsidR="00A27EC5">
              <w:t xml:space="preserve"> 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>
                <w:fldData xml:space="preserve">PEVuZE5vdGU+PENpdGU+PEF1dGhvcj5DaHVhbmc8L0F1dGhvcj48WWVhcj4yMDEyPC9ZZWFyPjxS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</w:fldData>
              </w:fldChar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 </w:instrTex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>
                <w:fldData xml:space="preserve">PEVuZE5vdGU+PENpdGU+PEF1dGhvcj5DaHVhbmc8L0F1dGhvcj48WWVhcj4yMDEyPC9ZZWFyPjxS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</w:fldData>
              </w:fldChar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.DATA </w:instrTex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5]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2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347D3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Gastrocnemius mediali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B4B44B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reliability same day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5911E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8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4CE6B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25.9 (58.15</w:t>
            </w:r>
            <w:r w:rsidRPr="00FB7BDA">
              <w:rPr>
                <w:rFonts w:cstheme="minorHAnsi"/>
                <w:b/>
                <w:bCs/>
                <w:color w:val="222222"/>
                <w:sz w:val="18"/>
                <w:szCs w:val="18"/>
                <w:shd w:val="clear" w:color="auto" w:fill="FFFFFF"/>
              </w:rPr>
              <w:t>†</w:t>
            </w: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3BEAE0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1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E588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6.2 (2.38</w:t>
            </w:r>
            <w:r w:rsidRPr="00FB7BDA">
              <w:rPr>
                <w:rFonts w:cstheme="minorHAnsi"/>
                <w:b/>
                <w:bCs/>
                <w:color w:val="222222"/>
                <w:sz w:val="18"/>
                <w:szCs w:val="18"/>
                <w:shd w:val="clear" w:color="auto" w:fill="FFFFFF"/>
              </w:rPr>
              <w:t>†</w:t>
            </w: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74C58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6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88BE3D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.6 (0.44</w:t>
            </w:r>
            <w:r w:rsidRPr="00FB7BDA">
              <w:rPr>
                <w:rFonts w:cstheme="minorHAnsi"/>
                <w:b/>
                <w:bCs/>
                <w:color w:val="222222"/>
                <w:sz w:val="18"/>
                <w:szCs w:val="18"/>
                <w:shd w:val="clear" w:color="auto" w:fill="FFFFFF"/>
              </w:rPr>
              <w:t>†</w:t>
            </w:r>
            <w:r w:rsidRPr="00FB7BDA">
              <w:rPr>
                <w:rFonts w:eastAsia="Times New Roman" w:cstheme="minorHAnsi"/>
                <w:color w:val="000000"/>
                <w:sz w:val="18"/>
                <w:szCs w:val="18"/>
                <w:lang w:eastAsia="en-GB"/>
              </w:rPr>
              <w:t>)</w:t>
            </w:r>
          </w:p>
        </w:tc>
      </w:tr>
      <w:tr w:rsidR="00B43FA6" w:rsidRPr="00757709" w14:paraId="39844AA1" w14:textId="77777777" w:rsidTr="00B43FA6">
        <w:trPr>
          <w:trHeight w:val="600"/>
        </w:trPr>
        <w:tc>
          <w:tcPr>
            <w:tcW w:w="17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A747A0" w14:textId="1E4D1A91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 xml:space="preserve">Lohr 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Lohr&lt;/Author&gt;&lt;Year&gt;2018&lt;/Year&gt;&lt;RecNum&gt;1067&lt;/RecNum&gt;&lt;DisplayText&gt;[6]&lt;/DisplayText&gt;&lt;record&gt;&lt;rec-number&gt;1067&lt;/rec-number&gt;&lt;foreign-keys&gt;&lt;key app="EN" db-id="w0twddvw5dw2xne5twvvvafiex5xfxsr22vd" timestamp="1654068004" guid="e23e1c96-6fdc-4590-947b-77e6a462dad5"&gt;1067&lt;/key&gt;&lt;/foreign-keys&gt;&lt;ref-type name="Journal Article"&gt;17&lt;/ref-type&gt;&lt;contributors&gt;&lt;authors&gt;&lt;author&gt;Lohr, Christine&lt;/author&gt;&lt;author&gt;Braumann, Klaus-Michael&lt;/author&gt;&lt;author&gt;Reer, Ruediger&lt;/author&gt;&lt;author&gt;Schroeder, Jan&lt;/author&gt;&lt;author&gt;Schmidt, Tobias&lt;/author&gt;&lt;/authors&gt;&lt;/contributors&gt;&lt;titles&gt;&lt;title&gt;Reliability of tensiomyography and myotonometry in detecting mechanical and contractile characteristics of the lumbar erector spinae in healthy volunteers&lt;/title&gt;&lt;secondary-title&gt;European journal of applied physiology&lt;/secondary-title&gt;&lt;/titles&gt;&lt;periodical&gt;&lt;full-title&gt;European journal of applied physiology&lt;/full-title&gt;&lt;/periodical&gt;&lt;pages&gt;1-11&lt;/pages&gt;&lt;dates&gt;&lt;year&gt;2018&lt;/year&gt;&lt;/dates&gt;&lt;isbn&gt;1439-6319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6]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47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73BCA3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Erector spine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188844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reliability same day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306461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7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87C89D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02.40 (45.5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27EDAE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5D9FF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5.65 (0.94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18BE71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5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4EAE5E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.25 (0.47)</w:t>
            </w:r>
          </w:p>
        </w:tc>
      </w:tr>
      <w:tr w:rsidR="00B43FA6" w:rsidRPr="00757709" w14:paraId="59EEE603" w14:textId="77777777" w:rsidTr="00B43FA6">
        <w:trPr>
          <w:trHeight w:val="222"/>
        </w:trPr>
        <w:tc>
          <w:tcPr>
            <w:tcW w:w="17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2FCD58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7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E56E0D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BBD4B2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reliability between days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DB80C3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6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E7995A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03.62 (44.4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F2C360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2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3DFDC3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5.61 (2.11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3D020B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6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40CE0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.26 (0.25)</w:t>
            </w:r>
          </w:p>
        </w:tc>
      </w:tr>
      <w:tr w:rsidR="00B43FA6" w:rsidRPr="00757709" w14:paraId="0F4DBD60" w14:textId="77777777" w:rsidTr="00B43FA6">
        <w:trPr>
          <w:trHeight w:val="199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FADC94" w14:textId="04684A18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 xml:space="preserve">Kelly 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Kelly&lt;/Author&gt;&lt;Year&gt;2018&lt;/Year&gt;&lt;RecNum&gt;1072&lt;/RecNum&gt;&lt;DisplayText&gt;[3]&lt;/DisplayText&gt;&lt;record&gt;&lt;rec-number&gt;1072&lt;/rec-number&gt;&lt;foreign-keys&gt;&lt;key app="EN" db-id="w0twddvw5dw2xne5twvvvafiex5xfxsr22vd" timestamp="1654068004" guid="de93cc2e-9463-4f79-89c9-29ed5541a88e"&gt;1072&lt;/key&gt;&lt;/foreign-keys&gt;&lt;ref-type name="Journal Article"&gt;17&lt;/ref-type&gt;&lt;contributors&gt;&lt;authors&gt;&lt;author&gt;Kelly, Joseph P&lt;/author&gt;&lt;author&gt;Koppenhaver, Shane L&lt;/author&gt;&lt;author&gt;Michener, Lori A&lt;/author&gt;&lt;author&gt;Proulx, Laurel&lt;/author&gt;&lt;author&gt;Bisagni, Francis&lt;/author&gt;&lt;author&gt;Cleland, Joshua A&lt;/author&gt;&lt;/authors&gt;&lt;/contributors&gt;&lt;titles&gt;&lt;title&gt;Characterization of tissue stiffness of the infraspinatus, erector spinae, and gastrocnemius muscle using ultrasound shear wave elastography and superficial mechanical deformation&lt;/title&gt;&lt;secondary-title&gt;Journal of Electromyography and Kinesiology&lt;/secondary-title&gt;&lt;/titles&gt;&lt;periodical&gt;&lt;full-title&gt;Journal of Electromyography and Kinesiology&lt;/full-title&gt;&lt;/periodical&gt;&lt;pages&gt;73-80&lt;/pages&gt;&lt;volume&gt;38&lt;/volume&gt;&lt;dates&gt;&lt;year&gt;2018&lt;/year&gt;&lt;/dates&gt;&lt;isbn&gt;1050-6411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3]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  <w:r w:rsidR="003D027E" w:rsidRPr="003D027E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ECEB4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Erector spine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B4155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same day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D656C8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8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CC2EFF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89.4 (SD or SEM not reported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33952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EE9D16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D489B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A746A3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</w:tr>
      <w:tr w:rsidR="00B43FA6" w:rsidRPr="00757709" w14:paraId="67F26F42" w14:textId="77777777" w:rsidTr="00B43FA6">
        <w:trPr>
          <w:trHeight w:val="600"/>
        </w:trPr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66BD67" w14:textId="2C784A2D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 xml:space="preserve">Hu 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Hu&lt;/Author&gt;&lt;Year&gt;2018&lt;/Year&gt;&lt;RecNum&gt;1315&lt;/RecNum&gt;&lt;DisplayText&gt;[7]&lt;/DisplayText&gt;&lt;record&gt;&lt;rec-number&gt;1315&lt;/rec-number&gt;&lt;foreign-keys&gt;&lt;key app="EN" db-id="w0twddvw5dw2xne5twvvvafiex5xfxsr22vd" timestamp="1654068010" guid="23066da1-233a-40a1-a416-755f29ae9d79"&gt;1315&lt;/key&gt;&lt;/foreign-keys&gt;&lt;ref-type name="Journal Article"&gt;17&lt;/ref-type&gt;&lt;contributors&gt;&lt;authors&gt;&lt;author&gt;Hu, Xiaoqian&lt;/author&gt;&lt;author&gt;Lei, Di&lt;/author&gt;&lt;author&gt;Li, Le&lt;/author&gt;&lt;author&gt;Leng, Yan&lt;/author&gt;&lt;author&gt;Yu, Qiuhua&lt;/author&gt;&lt;author&gt;Wei, Xiaoyu&lt;/author&gt;&lt;author&gt;Lo, Wai Leung Ambrose&lt;/author&gt;&lt;/authors&gt;&lt;/contributors&gt;&lt;titles&gt;&lt;title&gt;Quantifying paraspinal muscle tone and stiffness in young adults with chronic low back pain: a reliability study&lt;/title&gt;&lt;secondary-title&gt;Scientific reports&lt;/secondary-title&gt;&lt;/titles&gt;&lt;periodical&gt;&lt;full-title&gt;Scientific Reports&lt;/full-title&gt;&lt;/periodical&gt;&lt;pages&gt;1-10&lt;/pages&gt;&lt;volume&gt;8&lt;/volume&gt;&lt;number&gt;1&lt;/number&gt;&lt;dates&gt;&lt;year&gt;2018&lt;/year&gt;&lt;/dates&gt;&lt;isbn&gt;2045-2322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7]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7CF4BA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Multifidus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C57B62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between days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1B2316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6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1DDD95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61.4 (22.8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CA67C1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6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FB5404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4.8 (0.6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315CA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F7B54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</w:tr>
      <w:tr w:rsidR="00B43FA6" w:rsidRPr="00757709" w14:paraId="4FCF6644" w14:textId="77777777" w:rsidTr="00B43FA6">
        <w:trPr>
          <w:trHeight w:val="600"/>
        </w:trPr>
        <w:tc>
          <w:tcPr>
            <w:tcW w:w="17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A32A97" w14:textId="430F2F5D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Mullix</w:t>
            </w:r>
            <w:r w:rsidR="003D027E">
              <w:t xml:space="preserve"> 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Mullix&lt;/Author&gt;&lt;Year&gt;2012&lt;/Year&gt;&lt;RecNum&gt;431&lt;/RecNum&gt;&lt;DisplayText&gt;[8]&lt;/DisplayText&gt;&lt;record&gt;&lt;rec-number&gt;431&lt;/rec-number&gt;&lt;foreign-keys&gt;&lt;key app="EN" db-id="w0twddvw5dw2xne5twvvvafiex5xfxsr22vd" timestamp="1654067990" guid="e850832c-b3a6-4800-b997-60c87b07feb4"&gt;431&lt;/key&gt;&lt;/foreign-keys&gt;&lt;ref-type name="Journal Article"&gt;17&lt;/ref-type&gt;&lt;contributors&gt;&lt;authors&gt;&lt;author&gt;Mullix, James&lt;/author&gt;&lt;author&gt;Warner, Martin&lt;/author&gt;&lt;author&gt;Stokes, Maria&lt;/author&gt;&lt;/authors&gt;&lt;/contributors&gt;&lt;titles&gt;&lt;title&gt;Testing muscle tone and mechanical properties of rectus femoris and biceps femoris using a novel hand held MyotonPRO device: relative ratios and reliability&lt;/title&gt;&lt;secondary-title&gt;Working Papers in Health Sciences&lt;/secondary-title&gt;&lt;/titles&gt;&lt;periodical&gt;&lt;full-title&gt;Working Papers in Health Sciences&lt;/full-title&gt;&lt;/periodical&gt;&lt;pages&gt;1-8&lt;/pages&gt;&lt;volume&gt;1&lt;/volume&gt;&lt;number&gt;1&lt;/number&gt;&lt;dates&gt;&lt;year&gt;2012&lt;/year&gt;&lt;/dates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8]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47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5C71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Rectus femoris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D4585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same day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4E9D70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FA8743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75.5 (28.8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3EA4F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E0B1CA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5.45 (1.34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16B1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467A51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.33 (0.19)</w:t>
            </w:r>
          </w:p>
        </w:tc>
      </w:tr>
      <w:tr w:rsidR="00B43FA6" w:rsidRPr="00757709" w14:paraId="0FDC169E" w14:textId="77777777" w:rsidTr="00B43FA6">
        <w:trPr>
          <w:trHeight w:val="60"/>
        </w:trPr>
        <w:tc>
          <w:tcPr>
            <w:tcW w:w="17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932DAC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7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4BF9B3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B7162D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between days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DAA780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3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58833B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75.5 (23.8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AF754E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1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340960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5.45 (1.29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589220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7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EA9ED5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.30.5 (0.21)</w:t>
            </w:r>
          </w:p>
        </w:tc>
      </w:tr>
      <w:tr w:rsidR="00B43FA6" w:rsidRPr="00757709" w14:paraId="5E54FA01" w14:textId="77777777" w:rsidTr="00B43FA6">
        <w:trPr>
          <w:trHeight w:val="600"/>
        </w:trPr>
        <w:tc>
          <w:tcPr>
            <w:tcW w:w="17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5C5895" w14:textId="0FB9AFAD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 xml:space="preserve">Aird 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Aird&lt;/Author&gt;&lt;Year&gt;2012&lt;/Year&gt;&lt;RecNum&gt;1065&lt;/RecNum&gt;&lt;DisplayText&gt;[9]&lt;/DisplayText&gt;&lt;record&gt;&lt;rec-number&gt;1065&lt;/rec-number&gt;&lt;foreign-keys&gt;&lt;key app="EN" db-id="w0twddvw5dw2xne5twvvvafiex5xfxsr22vd" timestamp="1654068004" guid="236947b8-d576-4867-9d5f-398bf65a3eb0"&gt;1065&lt;/key&gt;&lt;/foreign-keys&gt;&lt;ref-type name="Journal Article"&gt;17&lt;/ref-type&gt;&lt;contributors&gt;&lt;authors&gt;&lt;author&gt;Aird, Lucy&lt;/author&gt;&lt;author&gt;Samuel, Dinesh&lt;/author&gt;&lt;author&gt;Stokes, Maria&lt;/author&gt;&lt;/authors&gt;&lt;/contributors&gt;&lt;titles&gt;&lt;title&gt;Quadriceps muscle tone, elasticity and stiffness in older males: reliability and symmetry using the MyotonPRO&lt;/title&gt;&lt;secondary-title&gt;Archives of gerontology and geriatrics&lt;/secondary-title&gt;&lt;/titles&gt;&lt;periodical&gt;&lt;full-title&gt;Archives of gerontology and geriatrics&lt;/full-title&gt;&lt;/periodical&gt;&lt;pages&gt;e31-e39&lt;/pages&gt;&lt;volume&gt;55&lt;/volume&gt;&lt;number&gt;2&lt;/number&gt;&lt;dates&gt;&lt;year&gt;2012&lt;/year&gt;&lt;/dates&gt;&lt;isbn&gt;0167-4943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9]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247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F13E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Rectus femoris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6BABEF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same day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AFC4F1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7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233895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13.7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E563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F3F26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0.4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65851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6E82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0.1)</w:t>
            </w:r>
          </w:p>
        </w:tc>
      </w:tr>
      <w:tr w:rsidR="00B43FA6" w:rsidRPr="00757709" w14:paraId="55EC72E0" w14:textId="77777777" w:rsidTr="00B43FA6">
        <w:trPr>
          <w:trHeight w:val="67"/>
        </w:trPr>
        <w:tc>
          <w:tcPr>
            <w:tcW w:w="17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07F065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7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9E5272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CDADB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between days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8E1834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2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434ABE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14.85 (29.7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9762A4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77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B0251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5.9 (1.9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8BB26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79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80B76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.7 (0.4)</w:t>
            </w:r>
          </w:p>
        </w:tc>
      </w:tr>
      <w:tr w:rsidR="00B43FA6" w:rsidRPr="00757709" w14:paraId="4A518898" w14:textId="77777777" w:rsidTr="00B43FA6">
        <w:trPr>
          <w:trHeight w:val="600"/>
        </w:trPr>
        <w:tc>
          <w:tcPr>
            <w:tcW w:w="179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AFFE060" w14:textId="724FC8C3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 xml:space="preserve">Agyapong-Badu </w:t>
            </w:r>
            <w:r w:rsidR="00F0427D">
              <w:t xml:space="preserve"> 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Agyapong-Badu&lt;/Author&gt;&lt;Year&gt;2016&lt;/Year&gt;&lt;RecNum&gt;1066&lt;/RecNum&gt;&lt;DisplayText&gt;[10]&lt;/DisplayText&gt;&lt;record&gt;&lt;rec-number&gt;1066&lt;/rec-number&gt;&lt;foreign-keys&gt;&lt;key app="EN" db-id="w0twddvw5dw2xne5twvvvafiex5xfxsr22vd" timestamp="1654068004" guid="5e0954c9-28e9-4f0a-84ae-755579fc4599"&gt;1066&lt;/key&gt;&lt;/foreign-keys&gt;&lt;ref-type name="Journal Article"&gt;17&lt;/ref-type&gt;&lt;contributors&gt;&lt;authors&gt;&lt;author&gt;Agyapong-Badu, Sandra&lt;/author&gt;&lt;author&gt;Warner, Martin&lt;/author&gt;&lt;author&gt;Samuel, Dinesh&lt;/author&gt;&lt;author&gt;Stokes, Maria&lt;/author&gt;&lt;/authors&gt;&lt;/contributors&gt;&lt;titles&gt;&lt;title&gt;Measurement of ageing effects on muscle tone and mechanical properties of rectus femoris and biceps brachii in healthy males and females using a novel hand-held myometric device&lt;/title&gt;&lt;secondary-title&gt;Archives of gerontology and geriatrics&lt;/secondary-title&gt;&lt;/titles&gt;&lt;periodical&gt;&lt;full-title&gt;Archives of gerontology and geriatrics&lt;/full-title&gt;&lt;/periodical&gt;&lt;pages&gt;59-67&lt;/pages&gt;&lt;volume&gt;62&lt;/volume&gt;&lt;dates&gt;&lt;year&gt;2016&lt;/year&gt;&lt;/dates&gt;&lt;isbn&gt;0167-4943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0]</w:t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247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54FBD61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Rectus femoris 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2131D8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same day 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81EBD6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12558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62.6 (13.39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426813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9F8934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5.0 (0.58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F63BB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7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8206F3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.2 (0.08)</w:t>
            </w:r>
          </w:p>
        </w:tc>
      </w:tr>
      <w:tr w:rsidR="00B43FA6" w:rsidRPr="00757709" w14:paraId="77D57DDF" w14:textId="77777777" w:rsidTr="00B43FA6">
        <w:trPr>
          <w:trHeight w:val="600"/>
        </w:trPr>
        <w:tc>
          <w:tcPr>
            <w:tcW w:w="17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F213C6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7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ED63A1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13E304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between days (young participants)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F8EDE3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3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CB0AB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70 (34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66BBAA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4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3A308A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5.15 (1.25)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6503ED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68</w:t>
            </w:r>
          </w:p>
        </w:tc>
        <w:tc>
          <w:tcPr>
            <w:tcW w:w="168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54588B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.3 (0.31)</w:t>
            </w:r>
          </w:p>
        </w:tc>
      </w:tr>
      <w:tr w:rsidR="00B43FA6" w:rsidRPr="00757709" w14:paraId="0DA23264" w14:textId="77777777" w:rsidTr="00B43FA6">
        <w:trPr>
          <w:trHeight w:val="50"/>
        </w:trPr>
        <w:tc>
          <w:tcPr>
            <w:tcW w:w="17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44AC8C0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47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4044797" w14:textId="77777777" w:rsidR="00B43FA6" w:rsidRPr="00FB7BDA" w:rsidRDefault="00B43FA6" w:rsidP="00B43FA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3B3D87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reliability between days (old participants)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2B43D6E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A5998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10 (34.8)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70081F9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2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871FC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5.45 (1.49)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FDBB5FD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76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E1A5CC" w14:textId="77777777" w:rsidR="00B43FA6" w:rsidRPr="00FB7BDA" w:rsidRDefault="00B43FA6" w:rsidP="00B43F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B7BDA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.65 (0.34)</w:t>
            </w:r>
          </w:p>
        </w:tc>
      </w:tr>
    </w:tbl>
    <w:p w14:paraId="69C77A60" w14:textId="155584DD" w:rsidR="00F41D4F" w:rsidRPr="00B008C7" w:rsidRDefault="00495DD9" w:rsidP="00F41D4F">
      <w:r>
        <w:t>Supplementary</w:t>
      </w:r>
      <w:r w:rsidR="00F41D4F">
        <w:t xml:space="preserve"> </w:t>
      </w:r>
      <w:r>
        <w:t>t</w:t>
      </w:r>
      <w:r w:rsidR="00F41D4F">
        <w:t>able</w:t>
      </w:r>
      <w:r>
        <w:t xml:space="preserve"> </w:t>
      </w:r>
      <w:r w:rsidR="00950F7E">
        <w:t>3</w:t>
      </w:r>
      <w:r w:rsidR="00F41D4F">
        <w:t>. MyotonPRO reliability results from the literature, ICC values, mean and MDC (MP4, 5 and 8)</w:t>
      </w:r>
    </w:p>
    <w:p w14:paraId="3DF2245E" w14:textId="77777777" w:rsidR="00CD2533" w:rsidRDefault="00CD2533"/>
    <w:p w14:paraId="09F8007E" w14:textId="77777777" w:rsidR="00B43FA6" w:rsidRDefault="00B43FA6" w:rsidP="00B43FA6">
      <w:pPr>
        <w:rPr>
          <w:rFonts w:cstheme="minorHAnsi"/>
          <w:b/>
          <w:bCs/>
          <w:color w:val="222222"/>
          <w:shd w:val="clear" w:color="auto" w:fill="FFFFFF"/>
        </w:rPr>
      </w:pPr>
      <w:r>
        <w:tab/>
      </w:r>
      <w:r w:rsidRPr="00B607D0">
        <w:rPr>
          <w:rFonts w:cstheme="minorHAnsi"/>
          <w:b/>
          <w:bCs/>
          <w:color w:val="222222"/>
          <w:shd w:val="clear" w:color="auto" w:fill="FFFFFF"/>
        </w:rPr>
        <w:t>†</w:t>
      </w:r>
      <w:r>
        <w:rPr>
          <w:rFonts w:cstheme="minorHAnsi"/>
          <w:b/>
          <w:bCs/>
          <w:color w:val="222222"/>
          <w:shd w:val="clear" w:color="auto" w:fill="FFFFFF"/>
        </w:rPr>
        <w:t xml:space="preserve"> MDC calculated from given SD or SEM. Missing values were not presented in studies </w:t>
      </w:r>
    </w:p>
    <w:p w14:paraId="0FDE9B83" w14:textId="77777777" w:rsidR="00224910" w:rsidRDefault="00224910" w:rsidP="00B43FA6">
      <w:pPr>
        <w:rPr>
          <w:rFonts w:cstheme="minorHAnsi"/>
          <w:b/>
          <w:bCs/>
          <w:color w:val="222222"/>
          <w:shd w:val="clear" w:color="auto" w:fill="FFFFFF"/>
        </w:rPr>
      </w:pPr>
    </w:p>
    <w:p w14:paraId="32F919DA" w14:textId="6B7AF106" w:rsidR="00224910" w:rsidRPr="001636E7" w:rsidRDefault="00224910" w:rsidP="001636E7">
      <w:pPr>
        <w:spacing w:line="259" w:lineRule="auto"/>
        <w:rPr>
          <w:rFonts w:cstheme="minorHAnsi"/>
          <w:b/>
          <w:bCs/>
          <w:color w:val="222222"/>
          <w:shd w:val="clear" w:color="auto" w:fill="FFFFFF"/>
        </w:rPr>
        <w:sectPr w:rsidR="00224910" w:rsidRPr="001636E7" w:rsidSect="006B290A">
          <w:pgSz w:w="16838" w:h="11906" w:orient="landscape"/>
          <w:pgMar w:top="284" w:right="1440" w:bottom="426" w:left="1440" w:header="708" w:footer="708" w:gutter="0"/>
          <w:cols w:space="708"/>
          <w:docGrid w:linePitch="360"/>
        </w:sectPr>
      </w:pPr>
    </w:p>
    <w:tbl>
      <w:tblPr>
        <w:tblpPr w:leftFromText="180" w:rightFromText="180" w:vertAnchor="text" w:horzAnchor="margin" w:tblpXSpec="center" w:tblpY="-207"/>
        <w:tblW w:w="11766" w:type="dxa"/>
        <w:tblLook w:val="04A0" w:firstRow="1" w:lastRow="0" w:firstColumn="1" w:lastColumn="0" w:noHBand="0" w:noVBand="1"/>
      </w:tblPr>
      <w:tblGrid>
        <w:gridCol w:w="1843"/>
        <w:gridCol w:w="1843"/>
        <w:gridCol w:w="2977"/>
        <w:gridCol w:w="1418"/>
        <w:gridCol w:w="2268"/>
        <w:gridCol w:w="1417"/>
      </w:tblGrid>
      <w:tr w:rsidR="00224910" w:rsidRPr="00B83625" w14:paraId="4F15B467" w14:textId="77777777" w:rsidTr="00224910">
        <w:trPr>
          <w:trHeight w:val="300"/>
        </w:trPr>
        <w:tc>
          <w:tcPr>
            <w:tcW w:w="666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7F7A9" w14:textId="517C0E2B" w:rsidR="00224910" w:rsidRPr="00B83625" w:rsidRDefault="00AC28CC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lastRenderedPageBreak/>
              <w:t xml:space="preserve">Supplementary table </w:t>
            </w:r>
            <w:r>
              <w:t>4</w:t>
            </w:r>
            <w:r w:rsidR="00224910" w:rsidRPr="00B8362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. </w:t>
            </w:r>
            <w:r w:rsidR="00224910">
              <w:rPr>
                <w:rFonts w:ascii="Calibri" w:eastAsia="Times New Roman" w:hAnsi="Calibri" w:cs="Calibri"/>
                <w:color w:val="000000"/>
                <w:lang w:eastAsia="en-GB"/>
              </w:rPr>
              <w:t>Ultrasound imaging r</w:t>
            </w:r>
            <w:r w:rsidR="00224910" w:rsidRPr="00B83625">
              <w:t xml:space="preserve">eliability results </w:t>
            </w:r>
            <w:r w:rsidR="00224910" w:rsidRPr="00852193">
              <w:t>from literature</w:t>
            </w:r>
            <w:r w:rsidR="00224910" w:rsidRPr="00B83625">
              <w:t>, ICC</w:t>
            </w:r>
            <w:r w:rsidR="00224910">
              <w:t xml:space="preserve"> </w:t>
            </w:r>
            <w:r w:rsidR="00224910" w:rsidRPr="00B83625">
              <w:t>values, mean and MDC</w:t>
            </w:r>
            <w:r w:rsidR="00224910">
              <w:t xml:space="preserve">, and number of images taken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4DC51" w14:textId="77777777" w:rsidR="00224910" w:rsidRPr="00B83625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50C09" w14:textId="77777777" w:rsidR="00224910" w:rsidRPr="00B83625" w:rsidRDefault="00224910" w:rsidP="0022491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B6B72" w14:textId="77777777" w:rsidR="00224910" w:rsidRPr="00B83625" w:rsidRDefault="00224910" w:rsidP="0022491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224910" w:rsidRPr="00B83625" w14:paraId="706D6A4A" w14:textId="77777777" w:rsidTr="00224910">
        <w:trPr>
          <w:trHeight w:val="600"/>
        </w:trPr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B6BD5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Study 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8B92D9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Measurement point 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8D3E2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Type of reliability 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97897D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CC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22FFE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Mean mm (MDC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677E3DC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umber of images taken</w:t>
            </w:r>
          </w:p>
        </w:tc>
      </w:tr>
      <w:tr w:rsidR="00224910" w:rsidRPr="00B83625" w14:paraId="5FCD3C5E" w14:textId="77777777" w:rsidTr="00224910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9388C1" w14:textId="5741774F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Raj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Raj&lt;/Author&gt;&lt;Year&gt;2012&lt;/Year&gt;&lt;RecNum&gt;1302&lt;/RecNum&gt;&lt;DisplayText&gt;[11]&lt;/DisplayText&gt;&lt;record&gt;&lt;rec-number&gt;1302&lt;/rec-number&gt;&lt;foreign-keys&gt;&lt;key app="EN" db-id="w0twddvw5dw2xne5twvvvafiex5xfxsr22vd" timestamp="1654068009" guid="0eecbb7c-75fb-4e47-8caa-f4a14a2a3879"&gt;1302&lt;/key&gt;&lt;/foreign-keys&gt;&lt;ref-type name="Journal Article"&gt;17&lt;/ref-type&gt;&lt;contributors&gt;&lt;authors&gt;&lt;author&gt;Raj, Isaac S&lt;/author&gt;&lt;author&gt;Bird, Stephen R&lt;/author&gt;&lt;author&gt;Shield, Anthony J&lt;/author&gt;&lt;/authors&gt;&lt;/contributors&gt;&lt;titles&gt;&lt;title&gt;Reliability of ultrasonographic measurement of the architecture of the vastus lateralis and gastrocnemius medialis muscles in older adults&lt;/title&gt;&lt;secondary-title&gt;Clinical physiology and functional imaging&lt;/secondary-title&gt;&lt;/titles&gt;&lt;periodical&gt;&lt;full-title&gt;Clinical Physiology and Functional Imaging&lt;/full-title&gt;&lt;/periodical&gt;&lt;pages&gt;65-70&lt;/pages&gt;&lt;volume&gt;32&lt;/volume&gt;&lt;number&gt;1&lt;/number&gt;&lt;dates&gt;&lt;year&gt;2012&lt;/year&gt;&lt;/dates&gt;&lt;isbn&gt;1475-0961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1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="00F0427D" w:rsidRPr="00F0427D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20EE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Gastroc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3B0DB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486B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810D6C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7.9-18.0 (1.42*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CB449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224910" w:rsidRPr="00B83625" w14:paraId="371969D1" w14:textId="77777777" w:rsidTr="00224910">
        <w:trPr>
          <w:trHeight w:val="30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91D8E8" w14:textId="7B1C6451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Cho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Cho&lt;/Author&gt;&lt;Year&gt;2014&lt;/Year&gt;&lt;RecNum&gt;1300&lt;/RecNum&gt;&lt;DisplayText&gt;[12]&lt;/DisplayText&gt;&lt;record&gt;&lt;rec-number&gt;1300&lt;/rec-number&gt;&lt;foreign-keys&gt;&lt;key app="EN" db-id="w0twddvw5dw2xne5twvvvafiex5xfxsr22vd" timestamp="1654068009" guid="d83b50ce-7ae3-4d0d-b18a-aa91909288b7"&gt;1300&lt;/key&gt;&lt;/foreign-keys&gt;&lt;ref-type name="Journal Article"&gt;17&lt;/ref-type&gt;&lt;contributors&gt;&lt;authors&gt;&lt;author&gt;Cho, Ki Hun&lt;/author&gt;&lt;author&gt;Lee, Hwang Jae&lt;/author&gt;&lt;author&gt;Lee, Wan Hee&lt;/author&gt;&lt;/authors&gt;&lt;/contributors&gt;&lt;titles&gt;&lt;title&gt;Reliability of rehabilitative ultrasound imaging for the medial gastrocnemius muscle in poststroke patients&lt;/title&gt;&lt;secondary-title&gt;Clinical physiology and functional imaging&lt;/secondary-title&gt;&lt;/titles&gt;&lt;periodical&gt;&lt;full-title&gt;Clinical Physiology and Functional Imaging&lt;/full-title&gt;&lt;/periodical&gt;&lt;pages&gt;26-31&lt;/pages&gt;&lt;volume&gt;34&lt;/volume&gt;&lt;number&gt;1&lt;/number&gt;&lt;dates&gt;&lt;year&gt;2014&lt;/year&gt;&lt;/dates&gt;&lt;isbn&gt;1475-0961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2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B38A9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Gastroc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9995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B7DE2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67-0.97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992FA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3.9-14.0 (0.38*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4F5D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3B0A2989" w14:textId="77777777" w:rsidTr="00224910">
        <w:trPr>
          <w:trHeight w:val="30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FD4FDD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EDC26D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8B414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12CF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82-0.99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98024A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3.9-14.0 (0.25*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C8795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26BE3BAB" w14:textId="77777777" w:rsidTr="00224910">
        <w:trPr>
          <w:trHeight w:val="30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E82E69" w14:textId="4C9C6403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Wilson</w:t>
            </w:r>
            <w:r w:rsidR="00AB6529"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Wilson&lt;/Author&gt;&lt;Year&gt;2016&lt;/Year&gt;&lt;RecNum&gt;1394&lt;/RecNum&gt;&lt;DisplayText&gt;[13]&lt;/DisplayText&gt;&lt;record&gt;&lt;rec-number&gt;1394&lt;/rec-number&gt;&lt;foreign-keys&gt;&lt;key app="EN" db-id="w0twddvw5dw2xne5twvvvafiex5xfxsr22vd" timestamp="1654068011" guid="f4846414-be52-4af3-99ca-6b6dad9f2fb9"&gt;1394&lt;/key&gt;&lt;/foreign-keys&gt;&lt;ref-type name="Journal Article"&gt;17&lt;/ref-type&gt;&lt;contributors&gt;&lt;authors&gt;&lt;author&gt;Wilson, Anitra&lt;/author&gt;&lt;author&gt;Hides, Julie A&lt;/author&gt;&lt;author&gt;Blizzard, Leigh&lt;/author&gt;&lt;author&gt;Callisaya, Michele&lt;/author&gt;&lt;author&gt;Cooper, Andrew&lt;/author&gt;&lt;author&gt;Srikanth, Velandai K&lt;/author&gt;&lt;author&gt;Winzenberg, Tania&lt;/author&gt;&lt;/authors&gt;&lt;/contributors&gt;&lt;titles&gt;&lt;title&gt;Measuring ultrasound images of abdominal and lumbar multifidus muscles in older adults: A reliability study&lt;/title&gt;&lt;secondary-title&gt;Manual Therapy&lt;/secondary-title&gt;&lt;/titles&gt;&lt;periodical&gt;&lt;full-title&gt;Manual therapy&lt;/full-title&gt;&lt;/periodical&gt;&lt;pages&gt;114-119&lt;/pages&gt;&lt;volume&gt;23&lt;/volume&gt;&lt;dates&gt;&lt;year&gt;2016&lt;/year&gt;&lt;/dates&gt;&lt;isbn&gt;1356-689X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3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92A1D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Tr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A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18EAC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B4B2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EEFBDE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.8 (0.4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178A5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545E1F67" w14:textId="77777777" w:rsidTr="00224910">
        <w:trPr>
          <w:trHeight w:val="30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03CDFC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02259A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92B88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7EF26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5E707A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.8 (0.5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DD2D5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740498D2" w14:textId="77777777" w:rsidTr="00224910">
        <w:trPr>
          <w:trHeight w:val="30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E78D15" w14:textId="54FF2B39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Stetts</w:t>
            </w:r>
            <w:proofErr w:type="spellEnd"/>
            <w:r w:rsidR="00AB6529"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Stetts&lt;/Author&gt;&lt;Year&gt;2009&lt;/Year&gt;&lt;RecNum&gt;1395&lt;/RecNum&gt;&lt;DisplayText&gt;[14]&lt;/DisplayText&gt;&lt;record&gt;&lt;rec-number&gt;1395&lt;/rec-number&gt;&lt;foreign-keys&gt;&lt;key app="EN" db-id="w0twddvw5dw2xne5twvvvafiex5xfxsr22vd" timestamp="1654068011" guid="e3d5fc21-ccb9-4241-b34d-07a2a642b42e"&gt;1395&lt;/key&gt;&lt;/foreign-keys&gt;&lt;ref-type name="Journal Article"&gt;17&lt;/ref-type&gt;&lt;contributors&gt;&lt;authors&gt;&lt;author&gt;Stetts, Deborah M&lt;/author&gt;&lt;author&gt;Freund, Jane E&lt;/author&gt;&lt;author&gt;Allison, Stephen C&lt;/author&gt;&lt;author&gt;Carpenter, Gray&lt;/author&gt;&lt;/authors&gt;&lt;/contributors&gt;&lt;titles&gt;&lt;title&gt;A rehabilitative ultrasound imaging investigation of lateral abdominal muscle thickness in healthy aging adults&lt;/title&gt;&lt;secondary-title&gt;Journal of Geriatric Physical Therapy&lt;/secondary-title&gt;&lt;/titles&gt;&lt;periodical&gt;&lt;full-title&gt;Journal of Geriatric Physical Therapy&lt;/full-title&gt;&lt;/periodical&gt;&lt;pages&gt;16-22&lt;/pages&gt;&lt;volume&gt;32&lt;/volume&gt;&lt;number&gt;2&lt;/number&gt;&lt;dates&gt;&lt;year&gt;2009&lt;/year&gt;&lt;/dates&gt;&lt;isbn&gt;1539-8412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4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="00AB6529" w:rsidRPr="00AB652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C303B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Tr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A</w:t>
            </w:r>
            <w:proofErr w:type="spellEnd"/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2F37D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3FB1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F5B6A5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5.4 (0.28*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C9E6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224910" w:rsidRPr="00B83625" w14:paraId="5DAC8E6A" w14:textId="77777777" w:rsidTr="00224910">
        <w:trPr>
          <w:trHeight w:val="30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67A939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D3D023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4C63A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56E2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AE66F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5.6 (0.83*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FF09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7BD1BFA4" w14:textId="77777777" w:rsidTr="00224910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E06B00" w14:textId="7917D20C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orasteh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Norasteh&lt;/Author&gt;&lt;Year&gt;2007&lt;/Year&gt;&lt;RecNum&gt;1396&lt;/RecNum&gt;&lt;DisplayText&gt;[15]&lt;/DisplayText&gt;&lt;record&gt;&lt;rec-number&gt;1396&lt;/rec-number&gt;&lt;foreign-keys&gt;&lt;key app="EN" db-id="w0twddvw5dw2xne5twvvvafiex5xfxsr22vd" timestamp="1654068011" guid="7eb578a6-3329-4e65-9a67-2d25a9fe71bd"&gt;1396&lt;/key&gt;&lt;/foreign-keys&gt;&lt;ref-type name="Journal Article"&gt;17&lt;/ref-type&gt;&lt;contributors&gt;&lt;authors&gt;&lt;author&gt;Norasteh, Asghar&lt;/author&gt;&lt;author&gt;Ebrahimi, Esmaeil&lt;/author&gt;&lt;author&gt;Salavati, Mahyar&lt;/author&gt;&lt;author&gt;Rafiei, Javad&lt;/author&gt;&lt;author&gt;Abbasnejad, Enayatolla&lt;/author&gt;&lt;/authors&gt;&lt;/contributors&gt;&lt;titles&gt;&lt;title&gt;Reliability of B-mode ultrasonography for abdominal muscles in asymptomatic and patients with acute low back pain&lt;/title&gt;&lt;secondary-title&gt;Journal of Bodywork and Movement Therapies&lt;/secondary-title&gt;&lt;/titles&gt;&lt;periodical&gt;&lt;full-title&gt;Journal of bodywork and movement therapies&lt;/full-title&gt;&lt;/periodical&gt;&lt;pages&gt;17-20&lt;/pages&gt;&lt;volume&gt;11&lt;/volume&gt;&lt;number&gt;1&lt;/number&gt;&lt;dates&gt;&lt;year&gt;2007&lt;/year&gt;&lt;/dates&gt;&lt;isbn&gt;1360-8592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5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5A775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Tr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A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5FFC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2720D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EE20D5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4.36 (1.244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E697D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47D35CEF" w14:textId="77777777" w:rsidTr="00224910">
        <w:trPr>
          <w:trHeight w:val="6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B1F19C" w14:textId="32AAE508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Rankin</w:t>
            </w:r>
            <w:r w:rsidR="00351F49"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Rankin&lt;/Author&gt;&lt;Year&gt;2006&lt;/Year&gt;&lt;RecNum&gt;444&lt;/RecNum&gt;&lt;DisplayText&gt;[16]&lt;/DisplayText&gt;&lt;record&gt;&lt;rec-number&gt;444&lt;/rec-number&gt;&lt;foreign-keys&gt;&lt;key app="EN" db-id="w0twddvw5dw2xne5twvvvafiex5xfxsr22vd" timestamp="1654067991" guid="1a23c23f-e253-47c1-909a-1ca858605351"&gt;444&lt;/key&gt;&lt;/foreign-keys&gt;&lt;ref-type name="Journal Article"&gt;17&lt;/ref-type&gt;&lt;contributors&gt;&lt;authors&gt;&lt;author&gt;Rankin, Gabrielle&lt;/author&gt;&lt;author&gt;Stokes, Maria&lt;/author&gt;&lt;author&gt;Newham, Dianne J&lt;/author&gt;&lt;/authors&gt;&lt;/contributors&gt;&lt;titles&gt;&lt;title&gt;Abdominal muscle size and symmetry in normal subjects&lt;/title&gt;&lt;secondary-title&gt;Muscle &amp;amp; nerve&lt;/secondary-title&gt;&lt;/titles&gt;&lt;periodical&gt;&lt;full-title&gt;Muscle &amp;amp; nerve&lt;/full-title&gt;&lt;/periodical&gt;&lt;pages&gt;320-326&lt;/pages&gt;&lt;volume&gt;34&lt;/volume&gt;&lt;number&gt;3&lt;/number&gt;&lt;dates&gt;&lt;year&gt;2006&lt;/year&gt;&lt;/dates&gt;&lt;isbn&gt;1097-4598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6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ED16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Tr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A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42D32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6834C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6-0.9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27D3ED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4.5 (SD or SEM not reported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9F25B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44E3C180" w14:textId="77777777" w:rsidTr="00224910">
        <w:trPr>
          <w:trHeight w:val="30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A1086E" w14:textId="6CF46361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Wilson</w:t>
            </w:r>
            <w:r w:rsidR="00351F49"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Wilson&lt;/Author&gt;&lt;Year&gt;2016&lt;/Year&gt;&lt;RecNum&gt;1394&lt;/RecNum&gt;&lt;DisplayText&gt;[13]&lt;/DisplayText&gt;&lt;record&gt;&lt;rec-number&gt;1394&lt;/rec-number&gt;&lt;foreign-keys&gt;&lt;key app="EN" db-id="w0twddvw5dw2xne5twvvvafiex5xfxsr22vd" timestamp="1654068011" guid="f4846414-be52-4af3-99ca-6b6dad9f2fb9"&gt;1394&lt;/key&gt;&lt;/foreign-keys&gt;&lt;ref-type name="Journal Article"&gt;17&lt;/ref-type&gt;&lt;contributors&gt;&lt;authors&gt;&lt;author&gt;Wilson, Anitra&lt;/author&gt;&lt;author&gt;Hides, Julie A&lt;/author&gt;&lt;author&gt;Blizzard, Leigh&lt;/author&gt;&lt;author&gt;Callisaya, Michele&lt;/author&gt;&lt;author&gt;Cooper, Andrew&lt;/author&gt;&lt;author&gt;Srikanth, Velandai K&lt;/author&gt;&lt;author&gt;Winzenberg, Tania&lt;/author&gt;&lt;/authors&gt;&lt;/contributors&gt;&lt;titles&gt;&lt;title&gt;Measuring ultrasound images of abdominal and lumbar multifidus muscles in older adults: A reliability study&lt;/title&gt;&lt;secondary-title&gt;Manual Therapy&lt;/secondary-title&gt;&lt;/titles&gt;&lt;periodical&gt;&lt;full-title&gt;Manual therapy&lt;/full-title&gt;&lt;/periodical&gt;&lt;pages&gt;114-119&lt;/pages&gt;&lt;volume&gt;23&lt;/volume&gt;&lt;dates&gt;&lt;year&gt;2016&lt;/year&gt;&lt;/dates&gt;&lt;isbn&gt;1356-689X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3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D220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Multifidus (L5/S1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E432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1F665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D65D6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8.9 (5.5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9202A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4EEECAB8" w14:textId="77777777" w:rsidTr="00224910">
        <w:trPr>
          <w:trHeight w:val="30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8327F5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0E7C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Multifidus (L4/5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7936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FC55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128768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2.6 (3.5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14A5E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1C3044D3" w14:textId="77777777" w:rsidTr="00224910">
        <w:trPr>
          <w:trHeight w:val="30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E3D521" w14:textId="2A00D6BD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Sions</w:t>
            </w:r>
            <w:proofErr w:type="spellEnd"/>
            <w:r w:rsidR="00351F49"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Sions&lt;/Author&gt;&lt;Year&gt;2014&lt;/Year&gt;&lt;RecNum&gt;1298&lt;/RecNum&gt;&lt;DisplayText&gt;[17]&lt;/DisplayText&gt;&lt;record&gt;&lt;rec-number&gt;1298&lt;/rec-number&gt;&lt;foreign-keys&gt;&lt;key app="EN" db-id="w0twddvw5dw2xne5twvvvafiex5xfxsr22vd" timestamp="1654068009" guid="fb162c29-4684-44e1-97ff-8d617c016d8a"&gt;1298&lt;/key&gt;&lt;/foreign-keys&gt;&lt;ref-type name="Journal Article"&gt;17&lt;/ref-type&gt;&lt;contributors&gt;&lt;authors&gt;&lt;author&gt;Sions, J Megan&lt;/author&gt;&lt;author&gt;Velasco, Teonette O&lt;/author&gt;&lt;author&gt;Teyhen, Deydre S&lt;/author&gt;&lt;author&gt;Hicks, Gregory E&lt;/author&gt;&lt;/authors&gt;&lt;/contributors&gt;&lt;titles&gt;&lt;title&gt;Ultrasound imaging: intraexaminer and interexaminer reliability for multifidus muscle thickness assessment in adults aged 60 to 85 years versus younger adults&lt;/title&gt;&lt;secondary-title&gt;journal of orthopaedic &amp;amp; sports physical therapy&lt;/secondary-title&gt;&lt;/titles&gt;&lt;periodical&gt;&lt;full-title&gt;journal of orthopaedic &amp;amp; sports physical therapy&lt;/full-title&gt;&lt;/periodical&gt;&lt;pages&gt;425-434&lt;/pages&gt;&lt;volume&gt;44&lt;/volume&gt;&lt;number&gt;6&lt;/number&gt;&lt;dates&gt;&lt;year&gt;2014&lt;/year&gt;&lt;/dates&gt;&lt;isbn&gt;0190-6011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7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="00351F49" w:rsidRPr="00351F49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4161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Multifidus (L4/5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199E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8EE89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8-0.9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E3AE2C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9.3-33.8 (4.0-7.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DB4DC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224910" w:rsidRPr="00B83625" w14:paraId="0ACEB733" w14:textId="77777777" w:rsidTr="00224910">
        <w:trPr>
          <w:trHeight w:val="30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CD1185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25DE01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2992B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AD812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5-0.9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BFEF06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8.7-33.4 (3.4-6.2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193C4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224910" w:rsidRPr="00B83625" w14:paraId="62B26C8C" w14:textId="77777777" w:rsidTr="00224910">
        <w:trPr>
          <w:trHeight w:val="6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56CFB5" w14:textId="22C9A8AC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Koppenhaver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Koppenhaver&lt;/Author&gt;&lt;Year&gt;2009&lt;/Year&gt;&lt;RecNum&gt;1303&lt;/RecNum&gt;&lt;DisplayText&gt;[18]&lt;/DisplayText&gt;&lt;record&gt;&lt;rec-number&gt;1303&lt;/rec-number&gt;&lt;foreign-keys&gt;&lt;key app="EN" db-id="w0twddvw5dw2xne5twvvvafiex5xfxsr22vd" timestamp="1654068009" guid="a8a9e597-5ed6-425e-a401-bc015706a88e"&gt;1303&lt;/key&gt;&lt;/foreign-keys&gt;&lt;ref-type name="Journal Article"&gt;17&lt;/ref-type&gt;&lt;contributors&gt;&lt;authors&gt;&lt;author&gt;Koppenhaver, Shane L&lt;/author&gt;&lt;author&gt;Parent, Eric C&lt;/author&gt;&lt;author&gt;Teyhen, Deydre S&lt;/author&gt;&lt;author&gt;Hebert, Jeffrey J&lt;/author&gt;&lt;author&gt;Fritz, Julie M&lt;/author&gt;&lt;/authors&gt;&lt;/contributors&gt;&lt;titles&gt;&lt;title&gt;The effect of averaging multiple trials on measurement error during ultrasound imaging of transversus abdominis and lumbar multifidus muscles in individuals with low back pain&lt;/title&gt;&lt;secondary-title&gt;journal of orthopaedic &amp;amp; sports physical therapy&lt;/secondary-title&gt;&lt;/titles&gt;&lt;periodical&gt;&lt;full-title&gt;journal of orthopaedic &amp;amp; sports physical therapy&lt;/full-title&gt;&lt;/periodical&gt;&lt;pages&gt;604-611&lt;/pages&gt;&lt;volume&gt;39&lt;/volume&gt;&lt;number&gt;8&lt;/number&gt;&lt;dates&gt;&lt;year&gt;2009&lt;/year&gt;&lt;/dates&gt;&lt;isbn&gt;0190-6011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8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B24BA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Multifidus (L4/5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CC278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D59B3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8 (0.93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16F548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SD or SEM not given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C890D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 (6)</w:t>
            </w:r>
          </w:p>
        </w:tc>
      </w:tr>
      <w:tr w:rsidR="00224910" w:rsidRPr="00B83625" w14:paraId="13E2B594" w14:textId="77777777" w:rsidTr="00224910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B12DE" w14:textId="39B0005C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Wong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Wong&lt;/Author&gt;&lt;Year&gt;2013&lt;/Year&gt;&lt;RecNum&gt;1304&lt;/RecNum&gt;&lt;DisplayText&gt;[19]&lt;/DisplayText&gt;&lt;record&gt;&lt;rec-number&gt;1304&lt;/rec-number&gt;&lt;foreign-keys&gt;&lt;key app="EN" db-id="w0twddvw5dw2xne5twvvvafiex5xfxsr22vd" timestamp="1654068009" guid="29b35c81-6724-437f-ace7-0c31158cb10a"&gt;1304&lt;/key&gt;&lt;/foreign-keys&gt;&lt;ref-type name="Journal Article"&gt;17&lt;/ref-type&gt;&lt;contributors&gt;&lt;authors&gt;&lt;author&gt;Wong, Arnold YL&lt;/author&gt;&lt;author&gt;Parent, Eric&lt;/author&gt;&lt;author&gt;Kawchuk, Greg&lt;/author&gt;&lt;/authors&gt;&lt;/contributors&gt;&lt;titles&gt;&lt;title&gt;Reliability of 2 ultrasonic imaging analysis methods in quantifying lumbar multifidus thickness&lt;/title&gt;&lt;secondary-title&gt;journal of orthopaedic &amp;amp; sports physical therapy&lt;/secondary-title&gt;&lt;/titles&gt;&lt;periodical&gt;&lt;full-title&gt;journal of orthopaedic &amp;amp; sports physical therapy&lt;/full-title&gt;&lt;/periodical&gt;&lt;pages&gt;251-262&lt;/pages&gt;&lt;volume&gt;43&lt;/volume&gt;&lt;number&gt;4&lt;/number&gt;&lt;dates&gt;&lt;year&gt;2013&lt;/year&gt;&lt;/dates&gt;&lt;isbn&gt;0190-6011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19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FD0F3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Multifidus (L4/5)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FCF53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same day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15CD9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63C56E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6.1 (1.081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9C335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224910" w:rsidRPr="00B83625" w14:paraId="121958E7" w14:textId="77777777" w:rsidTr="00224910">
        <w:trPr>
          <w:trHeight w:val="30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5CA2C3" w14:textId="2C7DE6D9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Hadda</w:t>
            </w:r>
            <w:proofErr w:type="spellEnd"/>
            <w:r w:rsidR="008469DB"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Hadda&lt;/Author&gt;&lt;Year&gt;2017&lt;/Year&gt;&lt;RecNum&gt;1305&lt;/RecNum&gt;&lt;DisplayText&gt;[20]&lt;/DisplayText&gt;&lt;record&gt;&lt;rec-number&gt;1305&lt;/rec-number&gt;&lt;foreign-keys&gt;&lt;key app="EN" db-id="w0twddvw5dw2xne5twvvvafiex5xfxsr22vd" timestamp="1654068009" guid="a517a132-2696-48f7-b470-bd04552097a9"&gt;1305&lt;/key&gt;&lt;/foreign-keys&gt;&lt;ref-type name="Journal Article"&gt;17&lt;/ref-type&gt;&lt;contributors&gt;&lt;authors&gt;&lt;author&gt;Hadda, Vijay&lt;/author&gt;&lt;author&gt;Khilnani, Gopi C&lt;/author&gt;&lt;author&gt;Kumar, Rohit&lt;/author&gt;&lt;author&gt;Dhunguna, Ashesh&lt;/author&gt;&lt;author&gt;Mittal, Saurabh&lt;/author&gt;&lt;author&gt;Khan, Maroof Ahmad&lt;/author&gt;&lt;author&gt;Madan, Karan&lt;/author&gt;&lt;author&gt;Mohan, Anant&lt;/author&gt;&lt;author&gt;Guleria, Randeep&lt;/author&gt;&lt;/authors&gt;&lt;/contributors&gt;&lt;titles&gt;&lt;title&gt;Intra-and inter-observer reliability of quadriceps muscle thickness measured with bedside ultrasonography by critical care physicians&lt;/title&gt;&lt;secondary-title&gt;Indian journal of critical care medicine: peer-reviewed, official publication of Indian Society of Critical Care Medicine&lt;/secondary-title&gt;&lt;/titles&gt;&lt;periodical&gt;&lt;full-title&gt;Indian journal of critical care medicine: peer-reviewed, official publication of Indian Society of Critical Care Medicine&lt;/full-title&gt;&lt;/periodical&gt;&lt;pages&gt;448&lt;/pages&gt;&lt;volume&gt;21&lt;/volume&gt;&lt;number&gt;7&lt;/number&gt;&lt;dates&gt;&lt;year&gt;2017&lt;/year&gt;&lt;/dates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20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D154B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Rectus femoris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69ADD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FE81A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9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A802C9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SD or SEM not given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FD4F4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224910" w:rsidRPr="00B83625" w14:paraId="349C8003" w14:textId="77777777" w:rsidTr="00224910">
        <w:trPr>
          <w:trHeight w:val="30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745B99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EAF9F1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341A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B93B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35-0.92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DEB5B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SD or SEM not given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DE5FB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6F91F254" w14:textId="77777777" w:rsidTr="00224910">
        <w:trPr>
          <w:trHeight w:val="30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E7C4E9" w14:textId="113FF045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Agyapong-Badu</w:t>
            </w:r>
            <w:r w:rsidR="002F6C25"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Agyapong-Badu&lt;/Author&gt;&lt;Year&gt;2014&lt;/Year&gt;&lt;RecNum&gt;440&lt;/RecNum&gt;&lt;DisplayText&gt;[21]&lt;/DisplayText&gt;&lt;record&gt;&lt;rec-number&gt;440&lt;/rec-number&gt;&lt;foreign-keys&gt;&lt;key app="EN" db-id="w0twddvw5dw2xne5twvvvafiex5xfxsr22vd" timestamp="1654067991" guid="c274944a-b473-4e62-8e70-97fdb6c88688"&gt;440&lt;/key&gt;&lt;/foreign-keys&gt;&lt;ref-type name="Journal Article"&gt;17&lt;/ref-type&gt;&lt;contributors&gt;&lt;authors&gt;&lt;author&gt;Agyapong-Badu, Sandra&lt;/author&gt;&lt;author&gt;Warner, Martin&lt;/author&gt;&lt;author&gt;Samuel, Dinesh&lt;/author&gt;&lt;author&gt;Narici, Marco&lt;/author&gt;&lt;author&gt;Cooper, Cyrus&lt;/author&gt;&lt;author&gt;Stokes, Maria&lt;/author&gt;&lt;/authors&gt;&lt;/contributors&gt;&lt;titles&gt;&lt;title&gt;Anterior thigh composition measured using ultrasound imaging to quantify relative thickness of muscle and non-contractile tissue: a potential biomarker for musculoskeletal health&lt;/title&gt;&lt;secondary-title&gt;Physiological measurement&lt;/secondary-title&gt;&lt;/titles&gt;&lt;periodical&gt;&lt;full-title&gt;Physiological measurement&lt;/full-title&gt;&lt;/periodical&gt;&lt;pages&gt;2165&lt;/pages&gt;&lt;volume&gt;35&lt;/volume&gt;&lt;number&gt;10&lt;/number&gt;&lt;dates&gt;&lt;year&gt;2014&lt;/year&gt;&lt;/dates&gt;&lt;isbn&gt;0967-3334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21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A05F9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Anterior thigh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3E784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5866C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88-0.8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D2C469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0-38.7 (5.5-5.9mm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5CE8D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0B1530A4" w14:textId="77777777" w:rsidTr="00224910">
        <w:trPr>
          <w:trHeight w:val="90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0A6B23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BD09D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Anterior thigh subcutaneous thickness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F34B4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5AEA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0B72DA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8-15.8 (2.28-2.4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1D1AA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62FA0640" w14:textId="77777777" w:rsidTr="00224910">
        <w:trPr>
          <w:trHeight w:val="30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F7C64D" w14:textId="6DCEC7EA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Birtles</w:t>
            </w:r>
            <w:r w:rsidR="002F6C25"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Birtles&lt;/Author&gt;&lt;Year&gt;2003&lt;/Year&gt;&lt;RecNum&gt;1308&lt;/RecNum&gt;&lt;DisplayText&gt;[22]&lt;/DisplayText&gt;&lt;record&gt;&lt;rec-number&gt;1308&lt;/rec-number&gt;&lt;foreign-keys&gt;&lt;key app="EN" db-id="w0twddvw5dw2xne5twvvvafiex5xfxsr22vd" timestamp="1654068010" guid="0f23936e-25f9-419f-8dd2-c03edc5a38be"&gt;1308&lt;/key&gt;&lt;/foreign-keys&gt;&lt;ref-type name="Journal Article"&gt;17&lt;/ref-type&gt;&lt;contributors&gt;&lt;authors&gt;&lt;author&gt;Birtles, D&lt;/author&gt;&lt;author&gt;Rayson, M&lt;/author&gt;&lt;author&gt;Jones, D&lt;/author&gt;&lt;author&gt;Padhiar, Nat&lt;/author&gt;&lt;author&gt;Casey, Anna&lt;/author&gt;&lt;author&gt;Newham, D&lt;/author&gt;&lt;/authors&gt;&lt;/contributors&gt;&lt;titles&gt;&lt;title&gt;Effect of eccentric exercise on patients with chronic exertional compartment syndrome&lt;/title&gt;&lt;secondary-title&gt;European journal of applied physiology&lt;/secondary-title&gt;&lt;/titles&gt;&lt;periodical&gt;&lt;full-title&gt;European journal of applied physiology&lt;/full-title&gt;&lt;/periodical&gt;&lt;pages&gt;565-571&lt;/pages&gt;&lt;volume&gt;88&lt;/volume&gt;&lt;number&gt;6&lt;/number&gt;&lt;dates&gt;&lt;year&gt;2003&lt;/year&gt;&lt;/dates&gt;&lt;isbn&gt;1439-6319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22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="002F6C25" w:rsidRPr="002F6C25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F5B71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anterior thigh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3C993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same day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91034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5-0.9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AF61DA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SD or SEM not given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99C32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2EE7839A" w14:textId="77777777" w:rsidTr="00224910">
        <w:trPr>
          <w:trHeight w:val="30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CEBF29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884FAE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57A24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B65D5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4E8369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SD or SEM not given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3FD42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508A7F5C" w14:textId="77777777" w:rsidTr="00224910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B08563" w14:textId="7AD3CF33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Bemben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Bemben&lt;/Author&gt;&lt;Year&gt;2002&lt;/Year&gt;&lt;RecNum&gt;1309&lt;/RecNum&gt;&lt;DisplayText&gt;[23]&lt;/DisplayText&gt;&lt;record&gt;&lt;rec-number&gt;1309&lt;/rec-number&gt;&lt;foreign-keys&gt;&lt;key app="EN" db-id="w0twddvw5dw2xne5twvvvafiex5xfxsr22vd" timestamp="1654068010" guid="e1a50282-0419-4adb-8fcc-2dd60da879f6"&gt;1309&lt;/key&gt;&lt;/foreign-keys&gt;&lt;ref-type name="Journal Article"&gt;17&lt;/ref-type&gt;&lt;contributors&gt;&lt;authors&gt;&lt;author&gt;Bemben, MICHAEL G&lt;/author&gt;&lt;/authors&gt;&lt;/contributors&gt;&lt;titles&gt;&lt;title&gt;Use of diagnostic ultrasound for assessing muscle size&lt;/title&gt;&lt;secondary-title&gt;Journal of Strength and Conditioning Research&lt;/secondary-title&gt;&lt;/titles&gt;&lt;periodical&gt;&lt;full-title&gt;Journal of Strength and Conditioning Research&lt;/full-title&gt;&lt;/periodical&gt;&lt;pages&gt;103-108&lt;/pages&gt;&lt;volume&gt;16&lt;/volume&gt;&lt;number&gt;1&lt;/number&gt;&lt;dates&gt;&lt;year&gt;2002&lt;/year&gt;&lt;/dates&gt;&lt;isbn&gt;1064-8011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23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="002F6C25" w:rsidRPr="002F6C25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9E3A8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anterior thigh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F82D2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A742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72-0.8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6C90B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(SD or SEM not given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B92C6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Unknown</w:t>
            </w:r>
          </w:p>
        </w:tc>
      </w:tr>
      <w:tr w:rsidR="00224910" w:rsidRPr="00B83625" w14:paraId="7E048424" w14:textId="77777777" w:rsidTr="00224910">
        <w:trPr>
          <w:trHeight w:val="315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44C68F" w14:textId="2145AFA9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Thoirs</w:t>
            </w:r>
            <w:proofErr w:type="spellEnd"/>
            <w:r w:rsidR="002F6C25"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Thoirs&lt;/Author&gt;&lt;Year&gt;2009&lt;/Year&gt;&lt;RecNum&gt;1310&lt;/RecNum&gt;&lt;DisplayText&gt;[24]&lt;/DisplayText&gt;&lt;record&gt;&lt;rec-number&gt;1310&lt;/rec-number&gt;&lt;foreign-keys&gt;&lt;key app="EN" db-id="w0twddvw5dw2xne5twvvvafiex5xfxsr22vd" timestamp="1654068010" guid="eeff4a3e-78ae-4df6-bd1e-01f2d8ea3541"&gt;1310&lt;/key&gt;&lt;/foreign-keys&gt;&lt;ref-type name="Journal Article"&gt;17&lt;/ref-type&gt;&lt;contributors&gt;&lt;authors&gt;&lt;author&gt;Thoirs, Kerry&lt;/author&gt;&lt;author&gt;English, Coralie&lt;/author&gt;&lt;/authors&gt;&lt;/contributors&gt;&lt;titles&gt;&lt;title&gt;Ultrasound measures of muscle thickness: intra‐examiner reliability and influence of body position&lt;/title&gt;&lt;secondary-title&gt;Clinical physiology and functional imaging&lt;/secondary-title&gt;&lt;/titles&gt;&lt;periodical&gt;&lt;full-title&gt;Clinical Physiology and Functional Imaging&lt;/full-title&gt;&lt;/periodical&gt;&lt;pages&gt;440-446&lt;/pages&gt;&lt;volume&gt;29&lt;/volume&gt;&lt;number&gt;6&lt;/number&gt;&lt;dates&gt;&lt;year&gt;2009&lt;/year&gt;&lt;/dates&gt;&lt;isbn&gt;1475-0961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24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2497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anterior thigh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A5632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same day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97376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2F51A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6.1 (6.44mm*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C6111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0ECAA2A3" w14:textId="77777777" w:rsidTr="00224910">
        <w:trPr>
          <w:trHeight w:val="30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4E5769" w14:textId="25C02DB4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Filippo</w:t>
            </w:r>
            <w:r w:rsidR="002F6C25"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Filippo&lt;/Author&gt;&lt;Year&gt;2019&lt;/Year&gt;&lt;RecNum&gt;1342&lt;/RecNum&gt;&lt;DisplayText&gt;[25]&lt;/DisplayText&gt;&lt;record&gt;&lt;rec-number&gt;1342&lt;/rec-number&gt;&lt;foreign-keys&gt;&lt;key app="EN" db-id="w0twddvw5dw2xne5twvvvafiex5xfxsr22vd" timestamp="1654068010" guid="a2c89963-dd05-4002-98ab-33c5734b9f80"&gt;1342&lt;/key&gt;&lt;/foreign-keys&gt;&lt;ref-type name="Journal Article"&gt;17&lt;/ref-type&gt;&lt;contributors&gt;&lt;authors&gt;&lt;author&gt;Filippo, Mechelli&lt;/author&gt;&lt;author&gt;Lars, Arendt-Nielsen&lt;/author&gt;&lt;author&gt;Maria, Stokes&lt;/author&gt;&lt;author&gt;Sandra, Agyapong-Badu&lt;/author&gt;&lt;/authors&gt;&lt;/contributors&gt;&lt;titles&gt;&lt;title&gt;Inter-rater and intra-rater reliability of ultrasound imaging for measuring quadriceps muscle and non-contractile tissue thickness of the anterior thigh&lt;/title&gt;&lt;secondary-title&gt;Biomedical Physics &amp;amp; Engineering Express&lt;/secondary-title&gt;&lt;/titles&gt;&lt;periodical&gt;&lt;full-title&gt;Biomedical Physics &amp;amp; Engineering Express&lt;/full-title&gt;&lt;/periodical&gt;&lt;pages&gt;037002&lt;/pages&gt;&lt;volume&gt;5&lt;/volume&gt;&lt;number&gt;3&lt;/number&gt;&lt;dates&gt;&lt;year&gt;2019&lt;/year&gt;&lt;/dates&gt;&lt;isbn&gt;2057-1976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25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C1435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Anterior thigh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036E2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638DE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20826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, (2.74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77684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4DF5674D" w14:textId="77777777" w:rsidTr="00224910">
        <w:trPr>
          <w:trHeight w:val="60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CE0449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87196C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Anterior thigh non-contractile tissue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700DA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Interrater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88303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7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66DF6F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, (4.2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67AE4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44E7035D" w14:textId="77777777" w:rsidTr="00224910">
        <w:trPr>
          <w:trHeight w:val="30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88D315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6ABDD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Anterior thigh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C11F4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9A138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0ACA8B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, (3.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9113C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3BC76016" w14:textId="77777777" w:rsidTr="00224910">
        <w:trPr>
          <w:trHeight w:val="60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78D515" w14:textId="77777777" w:rsidR="00224910" w:rsidRPr="000A514C" w:rsidRDefault="00224910" w:rsidP="0022491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937FB6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Anterior thigh non-contractile tissue 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75756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E5F81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A2828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, (1.8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5298A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224910" w:rsidRPr="00B83625" w14:paraId="3AE4C60F" w14:textId="77777777" w:rsidTr="00224910">
        <w:trPr>
          <w:trHeight w:val="315"/>
        </w:trPr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ABDF45F" w14:textId="33A0CD2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Thomaes</w:t>
            </w:r>
            <w:proofErr w:type="spellEnd"/>
            <w:r w:rsidR="00FC5618">
              <w:t xml:space="preserve"> 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Thomaes&lt;/Author&gt;&lt;Year&gt;2012&lt;/Year&gt;&lt;RecNum&gt;1311&lt;/RecNum&gt;&lt;DisplayText&gt;[26]&lt;/DisplayText&gt;&lt;record&gt;&lt;rec-number&gt;1311&lt;/rec-number&gt;&lt;foreign-keys&gt;&lt;key app="EN" db-id="w0twddvw5dw2xne5twvvvafiex5xfxsr22vd" timestamp="1654068010" guid="1d302672-ef3d-4f93-8b12-c96f579f091f"&gt;1311&lt;/key&gt;&lt;/foreign-keys&gt;&lt;ref-type name="Journal Article"&gt;17&lt;/ref-type&gt;&lt;contributors&gt;&lt;authors&gt;&lt;author&gt;Thomaes, Tom&lt;/author&gt;&lt;author&gt;Thomis, Martine&lt;/author&gt;&lt;author&gt;Onkelinx, Steven&lt;/author&gt;&lt;author&gt;Coudyzer, Walter&lt;/author&gt;&lt;author&gt;Cornelissen, Véronique&lt;/author&gt;&lt;author&gt;Vanhees, Luc&lt;/author&gt;&lt;/authors&gt;&lt;/contributors&gt;&lt;titles&gt;&lt;title&gt;Reliability and validity of the ultrasound technique to measure the rectus femoris muscle diameter in older CAD-patients&lt;/title&gt;&lt;secondary-title&gt;BMC Medical Imaging&lt;/secondary-title&gt;&lt;/titles&gt;&lt;periodical&gt;&lt;full-title&gt;BMC Medical Imaging&lt;/full-title&gt;&lt;/periodical&gt;&lt;pages&gt;7&lt;/pages&gt;&lt;volume&gt;12&lt;/volume&gt;&lt;number&gt;1&lt;/number&gt;&lt;dates&gt;&lt;year&gt;2012&lt;/year&gt;&lt;/dates&gt;&lt;isbn&gt;1471-2342&lt;/isbn&gt;&lt;urls&gt;&lt;/urls&gt;&lt;/record&gt;&lt;/Cite&gt;&lt;/EndNote&gt;</w:instrTex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FC5618">
              <w:rPr>
                <w:rFonts w:ascii="Calibri" w:eastAsia="Times New Roman" w:hAnsi="Calibri" w:cs="Calibri"/>
                <w:noProof/>
                <w:color w:val="000000"/>
                <w:sz w:val="18"/>
                <w:szCs w:val="18"/>
                <w:lang w:eastAsia="en-GB"/>
              </w:rPr>
              <w:t>[26]</w:t>
            </w:r>
            <w:r w:rsidR="00FC5618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fldChar w:fldCharType="end"/>
            </w: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454CC30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Rectus femoris 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42A0197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intrarater</w:t>
            </w:r>
            <w:proofErr w:type="spellEnd"/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between days 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A8BC184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0.9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E8BBF9E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6.01 (2.4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242E1FE" w14:textId="77777777" w:rsidR="00224910" w:rsidRPr="000A514C" w:rsidRDefault="00224910" w:rsidP="0022491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0A514C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</w:tbl>
    <w:p w14:paraId="60CE92BA" w14:textId="4265707F" w:rsidR="00B43FA6" w:rsidRPr="00B43FA6" w:rsidRDefault="00B43FA6" w:rsidP="00B43FA6">
      <w:pPr>
        <w:tabs>
          <w:tab w:val="left" w:pos="1739"/>
        </w:tabs>
      </w:pPr>
    </w:p>
    <w:p w14:paraId="79943F91" w14:textId="77777777" w:rsidR="00B43FA6" w:rsidRPr="00B43FA6" w:rsidRDefault="00B43FA6" w:rsidP="00B43FA6"/>
    <w:p w14:paraId="07A10EDE" w14:textId="77777777" w:rsidR="00B43FA6" w:rsidRPr="00B43FA6" w:rsidRDefault="00B43FA6" w:rsidP="00B43FA6"/>
    <w:p w14:paraId="254D4891" w14:textId="77777777" w:rsidR="00B43FA6" w:rsidRPr="00B43FA6" w:rsidRDefault="00B43FA6" w:rsidP="00B43FA6"/>
    <w:p w14:paraId="2328830F" w14:textId="77777777" w:rsidR="00B43FA6" w:rsidRPr="00B43FA6" w:rsidRDefault="00B43FA6" w:rsidP="00B43FA6"/>
    <w:p w14:paraId="682439DD" w14:textId="77777777" w:rsidR="00B43FA6" w:rsidRPr="00B43FA6" w:rsidRDefault="00B43FA6" w:rsidP="00B43FA6"/>
    <w:p w14:paraId="39650E7D" w14:textId="77777777" w:rsidR="00FC5618" w:rsidRDefault="00FC5618" w:rsidP="00B43FA6"/>
    <w:p w14:paraId="5BD8A7B4" w14:textId="77777777" w:rsidR="00FC5618" w:rsidRPr="0004636B" w:rsidRDefault="004F0B81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FC5618" w:rsidRPr="0004636B">
        <w:rPr>
          <w:sz w:val="20"/>
          <w:szCs w:val="20"/>
        </w:rPr>
        <w:t>1.</w:t>
      </w:r>
      <w:r w:rsidR="00FC5618" w:rsidRPr="0004636B">
        <w:rPr>
          <w:sz w:val="20"/>
          <w:szCs w:val="20"/>
        </w:rPr>
        <w:tab/>
        <w:t xml:space="preserve">Dellalana, L.E., et al., </w:t>
      </w:r>
      <w:r w:rsidR="00FC5618" w:rsidRPr="0004636B">
        <w:rPr>
          <w:i/>
          <w:sz w:val="20"/>
          <w:szCs w:val="20"/>
        </w:rPr>
        <w:t>Reproducibility of the durometer and myoton devices for skin stiffness measurement in healthy subjects.</w:t>
      </w:r>
      <w:r w:rsidR="00FC5618" w:rsidRPr="0004636B">
        <w:rPr>
          <w:sz w:val="20"/>
          <w:szCs w:val="20"/>
        </w:rPr>
        <w:t xml:space="preserve"> Skin Research and Technology, 2018.</w:t>
      </w:r>
    </w:p>
    <w:p w14:paraId="7748DB05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2.</w:t>
      </w:r>
      <w:r w:rsidRPr="0004636B">
        <w:rPr>
          <w:sz w:val="20"/>
          <w:szCs w:val="20"/>
        </w:rPr>
        <w:tab/>
        <w:t xml:space="preserve">Feng, Y.N., et al., </w:t>
      </w:r>
      <w:r w:rsidRPr="0004636B">
        <w:rPr>
          <w:i/>
          <w:sz w:val="20"/>
          <w:szCs w:val="20"/>
        </w:rPr>
        <w:t>Assessing the elastic properties of skeletal muscle and tendon using shearwave ultrasound elastography and MyotonPRO.</w:t>
      </w:r>
      <w:r w:rsidRPr="0004636B">
        <w:rPr>
          <w:sz w:val="20"/>
          <w:szCs w:val="20"/>
        </w:rPr>
        <w:t xml:space="preserve"> Scientific Reports, 2018. </w:t>
      </w:r>
      <w:r w:rsidRPr="0004636B">
        <w:rPr>
          <w:b/>
          <w:sz w:val="20"/>
          <w:szCs w:val="20"/>
        </w:rPr>
        <w:t>8</w:t>
      </w:r>
      <w:r w:rsidRPr="0004636B">
        <w:rPr>
          <w:sz w:val="20"/>
          <w:szCs w:val="20"/>
        </w:rPr>
        <w:t>(1): p. 17064.</w:t>
      </w:r>
    </w:p>
    <w:p w14:paraId="381D01D1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3.</w:t>
      </w:r>
      <w:r w:rsidRPr="0004636B">
        <w:rPr>
          <w:sz w:val="20"/>
          <w:szCs w:val="20"/>
        </w:rPr>
        <w:tab/>
        <w:t xml:space="preserve">Kelly, J.P., et al., </w:t>
      </w:r>
      <w:r w:rsidRPr="0004636B">
        <w:rPr>
          <w:i/>
          <w:sz w:val="20"/>
          <w:szCs w:val="20"/>
        </w:rPr>
        <w:t>Characterization of tissue stiffness of the infraspinatus, erector spinae, and gastrocnemius muscle using ultrasound shear wave elastography and superficial mechanical deformation.</w:t>
      </w:r>
      <w:r w:rsidRPr="0004636B">
        <w:rPr>
          <w:sz w:val="20"/>
          <w:szCs w:val="20"/>
        </w:rPr>
        <w:t xml:space="preserve"> Journal of Electromyography and Kinesiology, 2018. </w:t>
      </w:r>
      <w:r w:rsidRPr="0004636B">
        <w:rPr>
          <w:b/>
          <w:sz w:val="20"/>
          <w:szCs w:val="20"/>
        </w:rPr>
        <w:t>38</w:t>
      </w:r>
      <w:r w:rsidRPr="0004636B">
        <w:rPr>
          <w:sz w:val="20"/>
          <w:szCs w:val="20"/>
        </w:rPr>
        <w:t>: p. 73-80.</w:t>
      </w:r>
    </w:p>
    <w:p w14:paraId="752622CA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4.</w:t>
      </w:r>
      <w:r w:rsidRPr="0004636B">
        <w:rPr>
          <w:sz w:val="20"/>
          <w:szCs w:val="20"/>
        </w:rPr>
        <w:tab/>
        <w:t xml:space="preserve">Taş, S. and Y. Salkın, </w:t>
      </w:r>
      <w:r w:rsidRPr="0004636B">
        <w:rPr>
          <w:i/>
          <w:sz w:val="20"/>
          <w:szCs w:val="20"/>
        </w:rPr>
        <w:t>An investigation of the sex-related differences in the stiffness of the Achilles tendon and gastrocnemius muscle: Inter-observer reliability and inter-day repeatability and the effect of ankle joint motion.</w:t>
      </w:r>
      <w:r w:rsidRPr="0004636B">
        <w:rPr>
          <w:sz w:val="20"/>
          <w:szCs w:val="20"/>
        </w:rPr>
        <w:t xml:space="preserve"> The Foot, 2019. </w:t>
      </w:r>
      <w:r w:rsidRPr="0004636B">
        <w:rPr>
          <w:b/>
          <w:sz w:val="20"/>
          <w:szCs w:val="20"/>
        </w:rPr>
        <w:t>41</w:t>
      </w:r>
      <w:r w:rsidRPr="0004636B">
        <w:rPr>
          <w:sz w:val="20"/>
          <w:szCs w:val="20"/>
        </w:rPr>
        <w:t>: p. 44-50.</w:t>
      </w:r>
    </w:p>
    <w:p w14:paraId="6D56827D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5.</w:t>
      </w:r>
      <w:r w:rsidRPr="0004636B">
        <w:rPr>
          <w:sz w:val="20"/>
          <w:szCs w:val="20"/>
        </w:rPr>
        <w:tab/>
        <w:t xml:space="preserve">Chuang, L.L., C.Y. Wu, and K.C. Lin, </w:t>
      </w:r>
      <w:r w:rsidRPr="0004636B">
        <w:rPr>
          <w:i/>
          <w:sz w:val="20"/>
          <w:szCs w:val="20"/>
        </w:rPr>
        <w:t>Reliability, Validity, and Responsiveness of Myotonoinetric Measurement of Muscle Tone, Elasticity, and Stiffness in Patients With Stroke.</w:t>
      </w:r>
      <w:r w:rsidRPr="0004636B">
        <w:rPr>
          <w:sz w:val="20"/>
          <w:szCs w:val="20"/>
        </w:rPr>
        <w:t xml:space="preserve"> Archives of Physical Medicine and Rehabilitation, 2012. </w:t>
      </w:r>
      <w:r w:rsidRPr="0004636B">
        <w:rPr>
          <w:b/>
          <w:sz w:val="20"/>
          <w:szCs w:val="20"/>
        </w:rPr>
        <w:t>93</w:t>
      </w:r>
      <w:r w:rsidRPr="0004636B">
        <w:rPr>
          <w:sz w:val="20"/>
          <w:szCs w:val="20"/>
        </w:rPr>
        <w:t>(3): p. 532-540.</w:t>
      </w:r>
    </w:p>
    <w:p w14:paraId="3BFEF88A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6.</w:t>
      </w:r>
      <w:r w:rsidRPr="0004636B">
        <w:rPr>
          <w:sz w:val="20"/>
          <w:szCs w:val="20"/>
        </w:rPr>
        <w:tab/>
        <w:t xml:space="preserve">Lohr, C., et al., </w:t>
      </w:r>
      <w:r w:rsidRPr="0004636B">
        <w:rPr>
          <w:i/>
          <w:sz w:val="20"/>
          <w:szCs w:val="20"/>
        </w:rPr>
        <w:t>Reliability of tensiomyography and myotonometry in detecting mechanical and contractile characteristics of the lumbar erector spinae in healthy volunteers.</w:t>
      </w:r>
      <w:r w:rsidRPr="0004636B">
        <w:rPr>
          <w:sz w:val="20"/>
          <w:szCs w:val="20"/>
        </w:rPr>
        <w:t xml:space="preserve"> European journal of applied physiology, 2018: p. 1-11.</w:t>
      </w:r>
    </w:p>
    <w:p w14:paraId="6EA3A3FE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7.</w:t>
      </w:r>
      <w:r w:rsidRPr="0004636B">
        <w:rPr>
          <w:sz w:val="20"/>
          <w:szCs w:val="20"/>
        </w:rPr>
        <w:tab/>
        <w:t xml:space="preserve">Hu, X., et al., </w:t>
      </w:r>
      <w:r w:rsidRPr="0004636B">
        <w:rPr>
          <w:i/>
          <w:sz w:val="20"/>
          <w:szCs w:val="20"/>
        </w:rPr>
        <w:t>Quantifying paraspinal muscle tone and stiffness in young adults with chronic low back pain: a reliability study.</w:t>
      </w:r>
      <w:r w:rsidRPr="0004636B">
        <w:rPr>
          <w:sz w:val="20"/>
          <w:szCs w:val="20"/>
        </w:rPr>
        <w:t xml:space="preserve"> Scientific reports, 2018. </w:t>
      </w:r>
      <w:r w:rsidRPr="0004636B">
        <w:rPr>
          <w:b/>
          <w:sz w:val="20"/>
          <w:szCs w:val="20"/>
        </w:rPr>
        <w:t>8</w:t>
      </w:r>
      <w:r w:rsidRPr="0004636B">
        <w:rPr>
          <w:sz w:val="20"/>
          <w:szCs w:val="20"/>
        </w:rPr>
        <w:t>(1): p. 1-10.</w:t>
      </w:r>
    </w:p>
    <w:p w14:paraId="069D76BD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8.</w:t>
      </w:r>
      <w:r w:rsidRPr="0004636B">
        <w:rPr>
          <w:sz w:val="20"/>
          <w:szCs w:val="20"/>
        </w:rPr>
        <w:tab/>
        <w:t xml:space="preserve">Mullix, J., M. Warner, and M. Stokes, </w:t>
      </w:r>
      <w:r w:rsidRPr="0004636B">
        <w:rPr>
          <w:i/>
          <w:sz w:val="20"/>
          <w:szCs w:val="20"/>
        </w:rPr>
        <w:t>Testing muscle tone and mechanical properties of rectus femoris and biceps femoris using a novel hand held MyotonPRO device: relative ratios and reliability.</w:t>
      </w:r>
      <w:r w:rsidRPr="0004636B">
        <w:rPr>
          <w:sz w:val="20"/>
          <w:szCs w:val="20"/>
        </w:rPr>
        <w:t xml:space="preserve"> Working Papers in Health Sciences, 2012. </w:t>
      </w:r>
      <w:r w:rsidRPr="0004636B">
        <w:rPr>
          <w:b/>
          <w:sz w:val="20"/>
          <w:szCs w:val="20"/>
        </w:rPr>
        <w:t>1</w:t>
      </w:r>
      <w:r w:rsidRPr="0004636B">
        <w:rPr>
          <w:sz w:val="20"/>
          <w:szCs w:val="20"/>
        </w:rPr>
        <w:t>(1): p. 1-8.</w:t>
      </w:r>
    </w:p>
    <w:p w14:paraId="09863C72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9.</w:t>
      </w:r>
      <w:r w:rsidRPr="0004636B">
        <w:rPr>
          <w:sz w:val="20"/>
          <w:szCs w:val="20"/>
        </w:rPr>
        <w:tab/>
        <w:t xml:space="preserve">Aird, L., D. Samuel, and M. Stokes, </w:t>
      </w:r>
      <w:r w:rsidRPr="0004636B">
        <w:rPr>
          <w:i/>
          <w:sz w:val="20"/>
          <w:szCs w:val="20"/>
        </w:rPr>
        <w:t>Quadriceps muscle tone, elasticity and stiffness in older males: reliability and symmetry using the MyotonPRO.</w:t>
      </w:r>
      <w:r w:rsidRPr="0004636B">
        <w:rPr>
          <w:sz w:val="20"/>
          <w:szCs w:val="20"/>
        </w:rPr>
        <w:t xml:space="preserve"> Archives of gerontology and geriatrics, 2012. </w:t>
      </w:r>
      <w:r w:rsidRPr="0004636B">
        <w:rPr>
          <w:b/>
          <w:sz w:val="20"/>
          <w:szCs w:val="20"/>
        </w:rPr>
        <w:t>55</w:t>
      </w:r>
      <w:r w:rsidRPr="0004636B">
        <w:rPr>
          <w:sz w:val="20"/>
          <w:szCs w:val="20"/>
        </w:rPr>
        <w:t>(2): p. e31-e39.</w:t>
      </w:r>
    </w:p>
    <w:p w14:paraId="11BC29CB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10.</w:t>
      </w:r>
      <w:r w:rsidRPr="0004636B">
        <w:rPr>
          <w:sz w:val="20"/>
          <w:szCs w:val="20"/>
        </w:rPr>
        <w:tab/>
        <w:t xml:space="preserve">Agyapong-Badu, S., et al., </w:t>
      </w:r>
      <w:r w:rsidRPr="0004636B">
        <w:rPr>
          <w:i/>
          <w:sz w:val="20"/>
          <w:szCs w:val="20"/>
        </w:rPr>
        <w:t>Measurement of ageing effects on muscle tone and mechanical properties of rectus femoris and biceps brachii in healthy males and females using a novel hand-held myometric device.</w:t>
      </w:r>
      <w:r w:rsidRPr="0004636B">
        <w:rPr>
          <w:sz w:val="20"/>
          <w:szCs w:val="20"/>
        </w:rPr>
        <w:t xml:space="preserve"> Archives of gerontology and geriatrics, 2016. </w:t>
      </w:r>
      <w:r w:rsidRPr="0004636B">
        <w:rPr>
          <w:b/>
          <w:sz w:val="20"/>
          <w:szCs w:val="20"/>
        </w:rPr>
        <w:t>62</w:t>
      </w:r>
      <w:r w:rsidRPr="0004636B">
        <w:rPr>
          <w:sz w:val="20"/>
          <w:szCs w:val="20"/>
        </w:rPr>
        <w:t>: p. 59-67.</w:t>
      </w:r>
    </w:p>
    <w:p w14:paraId="717EAE0F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11.</w:t>
      </w:r>
      <w:r w:rsidRPr="0004636B">
        <w:rPr>
          <w:sz w:val="20"/>
          <w:szCs w:val="20"/>
        </w:rPr>
        <w:tab/>
        <w:t xml:space="preserve">Raj, I.S., S.R. Bird, and A.J. Shield, </w:t>
      </w:r>
      <w:r w:rsidRPr="0004636B">
        <w:rPr>
          <w:i/>
          <w:sz w:val="20"/>
          <w:szCs w:val="20"/>
        </w:rPr>
        <w:t>Reliability of ultrasonographic measurement of the architecture of the vastus lateralis and gastrocnemius medialis muscles in older adults.</w:t>
      </w:r>
      <w:r w:rsidRPr="0004636B">
        <w:rPr>
          <w:sz w:val="20"/>
          <w:szCs w:val="20"/>
        </w:rPr>
        <w:t xml:space="preserve"> Clinical physiology and functional imaging, 2012. </w:t>
      </w:r>
      <w:r w:rsidRPr="0004636B">
        <w:rPr>
          <w:b/>
          <w:sz w:val="20"/>
          <w:szCs w:val="20"/>
        </w:rPr>
        <w:t>32</w:t>
      </w:r>
      <w:r w:rsidRPr="0004636B">
        <w:rPr>
          <w:sz w:val="20"/>
          <w:szCs w:val="20"/>
        </w:rPr>
        <w:t>(1): p. 65-70.</w:t>
      </w:r>
    </w:p>
    <w:p w14:paraId="725D3B8F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12.</w:t>
      </w:r>
      <w:r w:rsidRPr="0004636B">
        <w:rPr>
          <w:sz w:val="20"/>
          <w:szCs w:val="20"/>
        </w:rPr>
        <w:tab/>
        <w:t xml:space="preserve">Cho, K.H., H.J. Lee, and W.H. Lee, </w:t>
      </w:r>
      <w:r w:rsidRPr="0004636B">
        <w:rPr>
          <w:i/>
          <w:sz w:val="20"/>
          <w:szCs w:val="20"/>
        </w:rPr>
        <w:t>Reliability of rehabilitative ultrasound imaging for the medial gastrocnemius muscle in poststroke patients.</w:t>
      </w:r>
      <w:r w:rsidRPr="0004636B">
        <w:rPr>
          <w:sz w:val="20"/>
          <w:szCs w:val="20"/>
        </w:rPr>
        <w:t xml:space="preserve"> Clinical physiology and functional imaging, 2014. </w:t>
      </w:r>
      <w:r w:rsidRPr="0004636B">
        <w:rPr>
          <w:b/>
          <w:sz w:val="20"/>
          <w:szCs w:val="20"/>
        </w:rPr>
        <w:t>34</w:t>
      </w:r>
      <w:r w:rsidRPr="0004636B">
        <w:rPr>
          <w:sz w:val="20"/>
          <w:szCs w:val="20"/>
        </w:rPr>
        <w:t>(1): p. 26-31.</w:t>
      </w:r>
    </w:p>
    <w:p w14:paraId="5DDA2847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13.</w:t>
      </w:r>
      <w:r w:rsidRPr="0004636B">
        <w:rPr>
          <w:sz w:val="20"/>
          <w:szCs w:val="20"/>
        </w:rPr>
        <w:tab/>
        <w:t xml:space="preserve">Wilson, A., et al., </w:t>
      </w:r>
      <w:r w:rsidRPr="0004636B">
        <w:rPr>
          <w:i/>
          <w:sz w:val="20"/>
          <w:szCs w:val="20"/>
        </w:rPr>
        <w:t>Measuring ultrasound images of abdominal and lumbar multifidus muscles in older adults: A reliability study.</w:t>
      </w:r>
      <w:r w:rsidRPr="0004636B">
        <w:rPr>
          <w:sz w:val="20"/>
          <w:szCs w:val="20"/>
        </w:rPr>
        <w:t xml:space="preserve"> Manual Therapy, 2016. </w:t>
      </w:r>
      <w:r w:rsidRPr="0004636B">
        <w:rPr>
          <w:b/>
          <w:sz w:val="20"/>
          <w:szCs w:val="20"/>
        </w:rPr>
        <w:t>23</w:t>
      </w:r>
      <w:r w:rsidRPr="0004636B">
        <w:rPr>
          <w:sz w:val="20"/>
          <w:szCs w:val="20"/>
        </w:rPr>
        <w:t>: p. 114-119.</w:t>
      </w:r>
    </w:p>
    <w:p w14:paraId="19163E18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14.</w:t>
      </w:r>
      <w:r w:rsidRPr="0004636B">
        <w:rPr>
          <w:sz w:val="20"/>
          <w:szCs w:val="20"/>
        </w:rPr>
        <w:tab/>
        <w:t xml:space="preserve">Stetts, D.M., et al., </w:t>
      </w:r>
      <w:r w:rsidRPr="0004636B">
        <w:rPr>
          <w:i/>
          <w:sz w:val="20"/>
          <w:szCs w:val="20"/>
        </w:rPr>
        <w:t>A rehabilitative ultrasound imaging investigation of lateral abdominal muscle thickness in healthy aging adults.</w:t>
      </w:r>
      <w:r w:rsidRPr="0004636B">
        <w:rPr>
          <w:sz w:val="20"/>
          <w:szCs w:val="20"/>
        </w:rPr>
        <w:t xml:space="preserve"> Journal of Geriatric Physical Therapy, 2009. </w:t>
      </w:r>
      <w:r w:rsidRPr="0004636B">
        <w:rPr>
          <w:b/>
          <w:sz w:val="20"/>
          <w:szCs w:val="20"/>
        </w:rPr>
        <w:t>32</w:t>
      </w:r>
      <w:r w:rsidRPr="0004636B">
        <w:rPr>
          <w:sz w:val="20"/>
          <w:szCs w:val="20"/>
        </w:rPr>
        <w:t>(2): p. 16-22.</w:t>
      </w:r>
    </w:p>
    <w:p w14:paraId="2A01F22A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15.</w:t>
      </w:r>
      <w:r w:rsidRPr="0004636B">
        <w:rPr>
          <w:sz w:val="20"/>
          <w:szCs w:val="20"/>
        </w:rPr>
        <w:tab/>
        <w:t xml:space="preserve">Norasteh, A., et al., </w:t>
      </w:r>
      <w:r w:rsidRPr="0004636B">
        <w:rPr>
          <w:i/>
          <w:sz w:val="20"/>
          <w:szCs w:val="20"/>
        </w:rPr>
        <w:t>Reliability of B-mode ultrasonography for abdominal muscles in asymptomatic and patients with acute low back pain.</w:t>
      </w:r>
      <w:r w:rsidRPr="0004636B">
        <w:rPr>
          <w:sz w:val="20"/>
          <w:szCs w:val="20"/>
        </w:rPr>
        <w:t xml:space="preserve"> Journal of Bodywork and Movement Therapies, 2007. </w:t>
      </w:r>
      <w:r w:rsidRPr="0004636B">
        <w:rPr>
          <w:b/>
          <w:sz w:val="20"/>
          <w:szCs w:val="20"/>
        </w:rPr>
        <w:t>11</w:t>
      </w:r>
      <w:r w:rsidRPr="0004636B">
        <w:rPr>
          <w:sz w:val="20"/>
          <w:szCs w:val="20"/>
        </w:rPr>
        <w:t>(1): p. 17-20.</w:t>
      </w:r>
    </w:p>
    <w:p w14:paraId="40F92C29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16.</w:t>
      </w:r>
      <w:r w:rsidRPr="0004636B">
        <w:rPr>
          <w:sz w:val="20"/>
          <w:szCs w:val="20"/>
        </w:rPr>
        <w:tab/>
        <w:t xml:space="preserve">Rankin, G., M. Stokes, and D.J. Newham, </w:t>
      </w:r>
      <w:r w:rsidRPr="0004636B">
        <w:rPr>
          <w:i/>
          <w:sz w:val="20"/>
          <w:szCs w:val="20"/>
        </w:rPr>
        <w:t>Abdominal muscle size and symmetry in normal subjects.</w:t>
      </w:r>
      <w:r w:rsidRPr="0004636B">
        <w:rPr>
          <w:sz w:val="20"/>
          <w:szCs w:val="20"/>
        </w:rPr>
        <w:t xml:space="preserve"> Muscle &amp; nerve, 2006. </w:t>
      </w:r>
      <w:r w:rsidRPr="0004636B">
        <w:rPr>
          <w:b/>
          <w:sz w:val="20"/>
          <w:szCs w:val="20"/>
        </w:rPr>
        <w:t>34</w:t>
      </w:r>
      <w:r w:rsidRPr="0004636B">
        <w:rPr>
          <w:sz w:val="20"/>
          <w:szCs w:val="20"/>
        </w:rPr>
        <w:t>(3): p. 320-326.</w:t>
      </w:r>
    </w:p>
    <w:p w14:paraId="15310220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17.</w:t>
      </w:r>
      <w:r w:rsidRPr="0004636B">
        <w:rPr>
          <w:sz w:val="20"/>
          <w:szCs w:val="20"/>
        </w:rPr>
        <w:tab/>
        <w:t xml:space="preserve">Sions, J.M., et al., </w:t>
      </w:r>
      <w:r w:rsidRPr="0004636B">
        <w:rPr>
          <w:i/>
          <w:sz w:val="20"/>
          <w:szCs w:val="20"/>
        </w:rPr>
        <w:t>Ultrasound imaging: intraexaminer and interexaminer reliability for multifidus muscle thickness assessment in adults aged 60 to 85 years versus younger adults.</w:t>
      </w:r>
      <w:r w:rsidRPr="0004636B">
        <w:rPr>
          <w:sz w:val="20"/>
          <w:szCs w:val="20"/>
        </w:rPr>
        <w:t xml:space="preserve"> journal of orthopaedic &amp; sports physical therapy, 2014. </w:t>
      </w:r>
      <w:r w:rsidRPr="0004636B">
        <w:rPr>
          <w:b/>
          <w:sz w:val="20"/>
          <w:szCs w:val="20"/>
        </w:rPr>
        <w:t>44</w:t>
      </w:r>
      <w:r w:rsidRPr="0004636B">
        <w:rPr>
          <w:sz w:val="20"/>
          <w:szCs w:val="20"/>
        </w:rPr>
        <w:t>(6): p. 425-434.</w:t>
      </w:r>
    </w:p>
    <w:p w14:paraId="2AE33975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18.</w:t>
      </w:r>
      <w:r w:rsidRPr="0004636B">
        <w:rPr>
          <w:sz w:val="20"/>
          <w:szCs w:val="20"/>
        </w:rPr>
        <w:tab/>
        <w:t xml:space="preserve">Koppenhaver, S.L., et al., </w:t>
      </w:r>
      <w:r w:rsidRPr="0004636B">
        <w:rPr>
          <w:i/>
          <w:sz w:val="20"/>
          <w:szCs w:val="20"/>
        </w:rPr>
        <w:t>The effect of averaging multiple trials on measurement error during ultrasound imaging of transversus abdominis and lumbar multifidus muscles in individuals with low back pain.</w:t>
      </w:r>
      <w:r w:rsidRPr="0004636B">
        <w:rPr>
          <w:sz w:val="20"/>
          <w:szCs w:val="20"/>
        </w:rPr>
        <w:t xml:space="preserve"> journal of orthopaedic &amp; sports physical therapy, 2009. </w:t>
      </w:r>
      <w:r w:rsidRPr="0004636B">
        <w:rPr>
          <w:b/>
          <w:sz w:val="20"/>
          <w:szCs w:val="20"/>
        </w:rPr>
        <w:t>39</w:t>
      </w:r>
      <w:r w:rsidRPr="0004636B">
        <w:rPr>
          <w:sz w:val="20"/>
          <w:szCs w:val="20"/>
        </w:rPr>
        <w:t>(8): p. 604-611.</w:t>
      </w:r>
    </w:p>
    <w:p w14:paraId="71A09DB0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19.</w:t>
      </w:r>
      <w:r w:rsidRPr="0004636B">
        <w:rPr>
          <w:sz w:val="20"/>
          <w:szCs w:val="20"/>
        </w:rPr>
        <w:tab/>
        <w:t xml:space="preserve">Wong, A.Y., E. Parent, and G. Kawchuk, </w:t>
      </w:r>
      <w:r w:rsidRPr="0004636B">
        <w:rPr>
          <w:i/>
          <w:sz w:val="20"/>
          <w:szCs w:val="20"/>
        </w:rPr>
        <w:t>Reliability of 2 ultrasonic imaging analysis methods in quantifying lumbar multifidus thickness.</w:t>
      </w:r>
      <w:r w:rsidRPr="0004636B">
        <w:rPr>
          <w:sz w:val="20"/>
          <w:szCs w:val="20"/>
        </w:rPr>
        <w:t xml:space="preserve"> journal of orthopaedic &amp; sports physical therapy, 2013. </w:t>
      </w:r>
      <w:r w:rsidRPr="0004636B">
        <w:rPr>
          <w:b/>
          <w:sz w:val="20"/>
          <w:szCs w:val="20"/>
        </w:rPr>
        <w:t>43</w:t>
      </w:r>
      <w:r w:rsidRPr="0004636B">
        <w:rPr>
          <w:sz w:val="20"/>
          <w:szCs w:val="20"/>
        </w:rPr>
        <w:t>(4): p. 251-262.</w:t>
      </w:r>
    </w:p>
    <w:p w14:paraId="6BC9A0A2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20.</w:t>
      </w:r>
      <w:r w:rsidRPr="0004636B">
        <w:rPr>
          <w:sz w:val="20"/>
          <w:szCs w:val="20"/>
        </w:rPr>
        <w:tab/>
        <w:t xml:space="preserve">Hadda, V., et al., </w:t>
      </w:r>
      <w:r w:rsidRPr="0004636B">
        <w:rPr>
          <w:i/>
          <w:sz w:val="20"/>
          <w:szCs w:val="20"/>
        </w:rPr>
        <w:t>Intra-and inter-observer reliability of quadriceps muscle thickness measured with bedside ultrasonography by critical care physicians.</w:t>
      </w:r>
      <w:r w:rsidRPr="0004636B">
        <w:rPr>
          <w:sz w:val="20"/>
          <w:szCs w:val="20"/>
        </w:rPr>
        <w:t xml:space="preserve"> Indian journal of critical care medicine: peer-reviewed, official publication of Indian Society of Critical Care Medicine, 2017. </w:t>
      </w:r>
      <w:r w:rsidRPr="0004636B">
        <w:rPr>
          <w:b/>
          <w:sz w:val="20"/>
          <w:szCs w:val="20"/>
        </w:rPr>
        <w:t>21</w:t>
      </w:r>
      <w:r w:rsidRPr="0004636B">
        <w:rPr>
          <w:sz w:val="20"/>
          <w:szCs w:val="20"/>
        </w:rPr>
        <w:t>(7): p. 448.</w:t>
      </w:r>
    </w:p>
    <w:p w14:paraId="4E2F2CD1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21.</w:t>
      </w:r>
      <w:r w:rsidRPr="0004636B">
        <w:rPr>
          <w:sz w:val="20"/>
          <w:szCs w:val="20"/>
        </w:rPr>
        <w:tab/>
        <w:t xml:space="preserve">Agyapong-Badu, S., et al., </w:t>
      </w:r>
      <w:r w:rsidRPr="0004636B">
        <w:rPr>
          <w:i/>
          <w:sz w:val="20"/>
          <w:szCs w:val="20"/>
        </w:rPr>
        <w:t>Anterior thigh composition measured using ultrasound imaging to quantify relative thickness of muscle and non-contractile tissue: a potential biomarker for musculoskeletal health.</w:t>
      </w:r>
      <w:r w:rsidRPr="0004636B">
        <w:rPr>
          <w:sz w:val="20"/>
          <w:szCs w:val="20"/>
        </w:rPr>
        <w:t xml:space="preserve"> Physiological measurement, 2014. </w:t>
      </w:r>
      <w:r w:rsidRPr="0004636B">
        <w:rPr>
          <w:b/>
          <w:sz w:val="20"/>
          <w:szCs w:val="20"/>
        </w:rPr>
        <w:t>35</w:t>
      </w:r>
      <w:r w:rsidRPr="0004636B">
        <w:rPr>
          <w:sz w:val="20"/>
          <w:szCs w:val="20"/>
        </w:rPr>
        <w:t>(10): p. 2165.</w:t>
      </w:r>
    </w:p>
    <w:p w14:paraId="64103D36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22.</w:t>
      </w:r>
      <w:r w:rsidRPr="0004636B">
        <w:rPr>
          <w:sz w:val="20"/>
          <w:szCs w:val="20"/>
        </w:rPr>
        <w:tab/>
        <w:t xml:space="preserve">Birtles, D., et al., </w:t>
      </w:r>
      <w:r w:rsidRPr="0004636B">
        <w:rPr>
          <w:i/>
          <w:sz w:val="20"/>
          <w:szCs w:val="20"/>
        </w:rPr>
        <w:t>Effect of eccentric exercise on patients with chronic exertional compartment syndrome.</w:t>
      </w:r>
      <w:r w:rsidRPr="0004636B">
        <w:rPr>
          <w:sz w:val="20"/>
          <w:szCs w:val="20"/>
        </w:rPr>
        <w:t xml:space="preserve"> European journal of applied physiology, 2003. </w:t>
      </w:r>
      <w:r w:rsidRPr="0004636B">
        <w:rPr>
          <w:b/>
          <w:sz w:val="20"/>
          <w:szCs w:val="20"/>
        </w:rPr>
        <w:t>88</w:t>
      </w:r>
      <w:r w:rsidRPr="0004636B">
        <w:rPr>
          <w:sz w:val="20"/>
          <w:szCs w:val="20"/>
        </w:rPr>
        <w:t>(6): p. 565-571.</w:t>
      </w:r>
    </w:p>
    <w:p w14:paraId="3481D44E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23.</w:t>
      </w:r>
      <w:r w:rsidRPr="0004636B">
        <w:rPr>
          <w:sz w:val="20"/>
          <w:szCs w:val="20"/>
        </w:rPr>
        <w:tab/>
        <w:t xml:space="preserve">Bemben, M.G., </w:t>
      </w:r>
      <w:r w:rsidRPr="0004636B">
        <w:rPr>
          <w:i/>
          <w:sz w:val="20"/>
          <w:szCs w:val="20"/>
        </w:rPr>
        <w:t>Use of diagnostic ultrasound for assessing muscle size.</w:t>
      </w:r>
      <w:r w:rsidRPr="0004636B">
        <w:rPr>
          <w:sz w:val="20"/>
          <w:szCs w:val="20"/>
        </w:rPr>
        <w:t xml:space="preserve"> Journal of Strength and Conditioning Research, 2002. </w:t>
      </w:r>
      <w:r w:rsidRPr="0004636B">
        <w:rPr>
          <w:b/>
          <w:sz w:val="20"/>
          <w:szCs w:val="20"/>
        </w:rPr>
        <w:t>16</w:t>
      </w:r>
      <w:r w:rsidRPr="0004636B">
        <w:rPr>
          <w:sz w:val="20"/>
          <w:szCs w:val="20"/>
        </w:rPr>
        <w:t>(1): p. 103-108.</w:t>
      </w:r>
    </w:p>
    <w:p w14:paraId="5341304F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24.</w:t>
      </w:r>
      <w:r w:rsidRPr="0004636B">
        <w:rPr>
          <w:sz w:val="20"/>
          <w:szCs w:val="20"/>
        </w:rPr>
        <w:tab/>
        <w:t xml:space="preserve">Thoirs, K. and C. English, </w:t>
      </w:r>
      <w:r w:rsidRPr="0004636B">
        <w:rPr>
          <w:i/>
          <w:sz w:val="20"/>
          <w:szCs w:val="20"/>
        </w:rPr>
        <w:t>Ultrasound measures of muscle thickness: intra‐examiner reliability and influence of body position.</w:t>
      </w:r>
      <w:r w:rsidRPr="0004636B">
        <w:rPr>
          <w:sz w:val="20"/>
          <w:szCs w:val="20"/>
        </w:rPr>
        <w:t xml:space="preserve"> Clinical physiology and functional imaging, 2009. </w:t>
      </w:r>
      <w:r w:rsidRPr="0004636B">
        <w:rPr>
          <w:b/>
          <w:sz w:val="20"/>
          <w:szCs w:val="20"/>
        </w:rPr>
        <w:t>29</w:t>
      </w:r>
      <w:r w:rsidRPr="0004636B">
        <w:rPr>
          <w:sz w:val="20"/>
          <w:szCs w:val="20"/>
        </w:rPr>
        <w:t>(6): p. 440-446.</w:t>
      </w:r>
    </w:p>
    <w:p w14:paraId="35C9CCAB" w14:textId="77777777" w:rsidR="00FC5618" w:rsidRPr="0004636B" w:rsidRDefault="00FC5618" w:rsidP="00FC5618">
      <w:pPr>
        <w:pStyle w:val="EndNoteBibliography"/>
        <w:framePr w:wrap="around"/>
        <w:spacing w:after="0"/>
        <w:ind w:left="720" w:hanging="720"/>
        <w:rPr>
          <w:sz w:val="20"/>
          <w:szCs w:val="20"/>
        </w:rPr>
      </w:pPr>
      <w:r w:rsidRPr="0004636B">
        <w:rPr>
          <w:sz w:val="20"/>
          <w:szCs w:val="20"/>
        </w:rPr>
        <w:t>25.</w:t>
      </w:r>
      <w:r w:rsidRPr="0004636B">
        <w:rPr>
          <w:sz w:val="20"/>
          <w:szCs w:val="20"/>
        </w:rPr>
        <w:tab/>
        <w:t xml:space="preserve">Filippo, M., et al., </w:t>
      </w:r>
      <w:r w:rsidRPr="0004636B">
        <w:rPr>
          <w:i/>
          <w:sz w:val="20"/>
          <w:szCs w:val="20"/>
        </w:rPr>
        <w:t>Inter-rater and intra-rater reliability of ultrasound imaging for measuring quadriceps muscle and non-contractile tissue thickness of the anterior thigh.</w:t>
      </w:r>
      <w:r w:rsidRPr="0004636B">
        <w:rPr>
          <w:sz w:val="20"/>
          <w:szCs w:val="20"/>
        </w:rPr>
        <w:t xml:space="preserve"> Biomedical Physics &amp; Engineering Express, 2019. </w:t>
      </w:r>
      <w:r w:rsidRPr="0004636B">
        <w:rPr>
          <w:b/>
          <w:sz w:val="20"/>
          <w:szCs w:val="20"/>
        </w:rPr>
        <w:t>5</w:t>
      </w:r>
      <w:r w:rsidRPr="0004636B">
        <w:rPr>
          <w:sz w:val="20"/>
          <w:szCs w:val="20"/>
        </w:rPr>
        <w:t>(3): p. 037002.</w:t>
      </w:r>
    </w:p>
    <w:p w14:paraId="0B44850B" w14:textId="77777777" w:rsidR="00FC5618" w:rsidRPr="00FC5618" w:rsidRDefault="00FC5618" w:rsidP="00FC5618">
      <w:pPr>
        <w:pStyle w:val="EndNoteBibliography"/>
        <w:framePr w:wrap="around"/>
        <w:ind w:left="720" w:hanging="720"/>
      </w:pPr>
      <w:r w:rsidRPr="00FC5618">
        <w:t>26.</w:t>
      </w:r>
      <w:r w:rsidRPr="00FC5618">
        <w:tab/>
        <w:t xml:space="preserve">Thomaes, T., et al., </w:t>
      </w:r>
      <w:r w:rsidRPr="00FC5618">
        <w:rPr>
          <w:i/>
        </w:rPr>
        <w:t>Reliability and validity of the ultrasound technique to measure the rectus femoris muscle diameter in older CAD-patients.</w:t>
      </w:r>
      <w:r w:rsidRPr="00FC5618">
        <w:t xml:space="preserve"> BMC Medical Imaging, 2012. </w:t>
      </w:r>
      <w:r w:rsidRPr="00FC5618">
        <w:rPr>
          <w:b/>
        </w:rPr>
        <w:t>12</w:t>
      </w:r>
      <w:r w:rsidRPr="00FC5618">
        <w:t>(1): p. 7.</w:t>
      </w:r>
    </w:p>
    <w:p w14:paraId="0701EBD0" w14:textId="1512BF60" w:rsidR="00B43FA6" w:rsidRPr="00B43FA6" w:rsidRDefault="004F0B81" w:rsidP="00B43FA6">
      <w:r>
        <w:fldChar w:fldCharType="end"/>
      </w:r>
    </w:p>
    <w:sectPr w:rsidR="00B43FA6" w:rsidRPr="00B43FA6" w:rsidSect="001636E7">
      <w:pgSz w:w="11906" w:h="16838"/>
      <w:pgMar w:top="720" w:right="720" w:bottom="720" w:left="720" w:header="284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1701E0" w14:textId="77777777" w:rsidR="004B3CC7" w:rsidRDefault="004B3CC7" w:rsidP="00A22AEB">
      <w:pPr>
        <w:spacing w:after="0" w:line="240" w:lineRule="auto"/>
      </w:pPr>
      <w:r>
        <w:separator/>
      </w:r>
    </w:p>
  </w:endnote>
  <w:endnote w:type="continuationSeparator" w:id="0">
    <w:p w14:paraId="335E1819" w14:textId="77777777" w:rsidR="004B3CC7" w:rsidRDefault="004B3CC7" w:rsidP="00A22A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554E7B" w14:textId="77777777" w:rsidR="004B3CC7" w:rsidRDefault="004B3CC7" w:rsidP="00A22AEB">
      <w:pPr>
        <w:spacing w:after="0" w:line="240" w:lineRule="auto"/>
      </w:pPr>
      <w:r>
        <w:separator/>
      </w:r>
    </w:p>
  </w:footnote>
  <w:footnote w:type="continuationSeparator" w:id="0">
    <w:p w14:paraId="7F0B3AD1" w14:textId="77777777" w:rsidR="004B3CC7" w:rsidRDefault="004B3CC7" w:rsidP="00A22AE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D86E92"/>
    <w:multiLevelType w:val="multilevel"/>
    <w:tmpl w:val="6C74F706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twddvw5dw2xne5twvvvafiex5xfxsr22vd&quot;&gt;New library&lt;record-ids&gt;&lt;item&gt;431&lt;/item&gt;&lt;item&gt;440&lt;/item&gt;&lt;item&gt;444&lt;/item&gt;&lt;item&gt;1065&lt;/item&gt;&lt;item&gt;1066&lt;/item&gt;&lt;item&gt;1067&lt;/item&gt;&lt;item&gt;1070&lt;/item&gt;&lt;item&gt;1071&lt;/item&gt;&lt;item&gt;1072&lt;/item&gt;&lt;item&gt;1249&lt;/item&gt;&lt;item&gt;1298&lt;/item&gt;&lt;item&gt;1300&lt;/item&gt;&lt;item&gt;1302&lt;/item&gt;&lt;item&gt;1303&lt;/item&gt;&lt;item&gt;1304&lt;/item&gt;&lt;item&gt;1305&lt;/item&gt;&lt;item&gt;1308&lt;/item&gt;&lt;item&gt;1309&lt;/item&gt;&lt;item&gt;1310&lt;/item&gt;&lt;item&gt;1311&lt;/item&gt;&lt;item&gt;1313&lt;/item&gt;&lt;item&gt;1315&lt;/item&gt;&lt;item&gt;1342&lt;/item&gt;&lt;item&gt;1394&lt;/item&gt;&lt;item&gt;1395&lt;/item&gt;&lt;item&gt;1396&lt;/item&gt;&lt;/record-ids&gt;&lt;/item&gt;&lt;/Libraries&gt;"/>
  </w:docVars>
  <w:rsids>
    <w:rsidRoot w:val="00C16782"/>
    <w:rsid w:val="0000171E"/>
    <w:rsid w:val="00026E6A"/>
    <w:rsid w:val="0004636B"/>
    <w:rsid w:val="0005599E"/>
    <w:rsid w:val="00062A24"/>
    <w:rsid w:val="00075F76"/>
    <w:rsid w:val="00085477"/>
    <w:rsid w:val="00087267"/>
    <w:rsid w:val="000A7FD4"/>
    <w:rsid w:val="000B5E75"/>
    <w:rsid w:val="000B6295"/>
    <w:rsid w:val="000D4AAD"/>
    <w:rsid w:val="000E1CEE"/>
    <w:rsid w:val="001215CE"/>
    <w:rsid w:val="00135883"/>
    <w:rsid w:val="00140C35"/>
    <w:rsid w:val="001478F7"/>
    <w:rsid w:val="001526CC"/>
    <w:rsid w:val="001636E7"/>
    <w:rsid w:val="00163C16"/>
    <w:rsid w:val="00185578"/>
    <w:rsid w:val="00191293"/>
    <w:rsid w:val="001B36CE"/>
    <w:rsid w:val="001B3AB6"/>
    <w:rsid w:val="00212B31"/>
    <w:rsid w:val="00224910"/>
    <w:rsid w:val="00230242"/>
    <w:rsid w:val="002362CD"/>
    <w:rsid w:val="00255311"/>
    <w:rsid w:val="00261F76"/>
    <w:rsid w:val="0026385C"/>
    <w:rsid w:val="002808B5"/>
    <w:rsid w:val="00294358"/>
    <w:rsid w:val="002A279A"/>
    <w:rsid w:val="002A2865"/>
    <w:rsid w:val="002B49CF"/>
    <w:rsid w:val="002B5FF1"/>
    <w:rsid w:val="002B7861"/>
    <w:rsid w:val="002B7D99"/>
    <w:rsid w:val="002F6C25"/>
    <w:rsid w:val="00316582"/>
    <w:rsid w:val="003225C2"/>
    <w:rsid w:val="00343BA8"/>
    <w:rsid w:val="00351F49"/>
    <w:rsid w:val="00360C86"/>
    <w:rsid w:val="00374EE7"/>
    <w:rsid w:val="00383E4C"/>
    <w:rsid w:val="00387729"/>
    <w:rsid w:val="00390733"/>
    <w:rsid w:val="003958EA"/>
    <w:rsid w:val="003B6C8A"/>
    <w:rsid w:val="003D027E"/>
    <w:rsid w:val="003D71B1"/>
    <w:rsid w:val="003F4747"/>
    <w:rsid w:val="004013EB"/>
    <w:rsid w:val="00406769"/>
    <w:rsid w:val="004075D5"/>
    <w:rsid w:val="00412DB6"/>
    <w:rsid w:val="004158FB"/>
    <w:rsid w:val="00422B43"/>
    <w:rsid w:val="004302EA"/>
    <w:rsid w:val="00432A3E"/>
    <w:rsid w:val="004408FE"/>
    <w:rsid w:val="004516F2"/>
    <w:rsid w:val="00460C5E"/>
    <w:rsid w:val="00477469"/>
    <w:rsid w:val="004946E7"/>
    <w:rsid w:val="00495DD9"/>
    <w:rsid w:val="004B3CC7"/>
    <w:rsid w:val="004B57F9"/>
    <w:rsid w:val="004C1C73"/>
    <w:rsid w:val="004E3882"/>
    <w:rsid w:val="004E6535"/>
    <w:rsid w:val="004F0B81"/>
    <w:rsid w:val="004F7EFB"/>
    <w:rsid w:val="005447F9"/>
    <w:rsid w:val="00552FB0"/>
    <w:rsid w:val="005567BC"/>
    <w:rsid w:val="00564243"/>
    <w:rsid w:val="00564C64"/>
    <w:rsid w:val="00595B3A"/>
    <w:rsid w:val="005B27E1"/>
    <w:rsid w:val="0060723F"/>
    <w:rsid w:val="00616713"/>
    <w:rsid w:val="006205E8"/>
    <w:rsid w:val="00651807"/>
    <w:rsid w:val="00652783"/>
    <w:rsid w:val="006851EB"/>
    <w:rsid w:val="00697ADD"/>
    <w:rsid w:val="006A708D"/>
    <w:rsid w:val="006D1BFE"/>
    <w:rsid w:val="006E1B9A"/>
    <w:rsid w:val="006E1C9B"/>
    <w:rsid w:val="007077D5"/>
    <w:rsid w:val="00725685"/>
    <w:rsid w:val="0074041F"/>
    <w:rsid w:val="00743986"/>
    <w:rsid w:val="0074658E"/>
    <w:rsid w:val="007510EA"/>
    <w:rsid w:val="007742CD"/>
    <w:rsid w:val="0079586D"/>
    <w:rsid w:val="007B7495"/>
    <w:rsid w:val="007C74EC"/>
    <w:rsid w:val="007D4F80"/>
    <w:rsid w:val="007E1C2B"/>
    <w:rsid w:val="007F093C"/>
    <w:rsid w:val="008200FB"/>
    <w:rsid w:val="008469DB"/>
    <w:rsid w:val="00850D67"/>
    <w:rsid w:val="008573EE"/>
    <w:rsid w:val="0087416A"/>
    <w:rsid w:val="0087698B"/>
    <w:rsid w:val="008A2C48"/>
    <w:rsid w:val="008D5B4A"/>
    <w:rsid w:val="008E024F"/>
    <w:rsid w:val="008E2521"/>
    <w:rsid w:val="008F00A5"/>
    <w:rsid w:val="00903C88"/>
    <w:rsid w:val="00913C38"/>
    <w:rsid w:val="009457F4"/>
    <w:rsid w:val="00950F7E"/>
    <w:rsid w:val="0097022E"/>
    <w:rsid w:val="009769C7"/>
    <w:rsid w:val="009A0EE1"/>
    <w:rsid w:val="009A268D"/>
    <w:rsid w:val="009D16F9"/>
    <w:rsid w:val="009E6D61"/>
    <w:rsid w:val="009F1CE4"/>
    <w:rsid w:val="00A04591"/>
    <w:rsid w:val="00A22AEB"/>
    <w:rsid w:val="00A27EC5"/>
    <w:rsid w:val="00A30B74"/>
    <w:rsid w:val="00A43569"/>
    <w:rsid w:val="00A47E3D"/>
    <w:rsid w:val="00A520E1"/>
    <w:rsid w:val="00A70E85"/>
    <w:rsid w:val="00A9729A"/>
    <w:rsid w:val="00AA07F6"/>
    <w:rsid w:val="00AA268D"/>
    <w:rsid w:val="00AA28C2"/>
    <w:rsid w:val="00AA4487"/>
    <w:rsid w:val="00AA5DCC"/>
    <w:rsid w:val="00AB5856"/>
    <w:rsid w:val="00AB6529"/>
    <w:rsid w:val="00AC28CC"/>
    <w:rsid w:val="00AC623D"/>
    <w:rsid w:val="00B014D9"/>
    <w:rsid w:val="00B119E6"/>
    <w:rsid w:val="00B16436"/>
    <w:rsid w:val="00B22CCF"/>
    <w:rsid w:val="00B23E3A"/>
    <w:rsid w:val="00B3172C"/>
    <w:rsid w:val="00B43861"/>
    <w:rsid w:val="00B43FA6"/>
    <w:rsid w:val="00B46D86"/>
    <w:rsid w:val="00B9020B"/>
    <w:rsid w:val="00BA3DD2"/>
    <w:rsid w:val="00BC0734"/>
    <w:rsid w:val="00BD42AD"/>
    <w:rsid w:val="00C16782"/>
    <w:rsid w:val="00C2271E"/>
    <w:rsid w:val="00C3458D"/>
    <w:rsid w:val="00C40F48"/>
    <w:rsid w:val="00C42E8D"/>
    <w:rsid w:val="00C459D3"/>
    <w:rsid w:val="00C67E5B"/>
    <w:rsid w:val="00C95C01"/>
    <w:rsid w:val="00CA26C8"/>
    <w:rsid w:val="00CC0ED6"/>
    <w:rsid w:val="00CC6892"/>
    <w:rsid w:val="00CD2533"/>
    <w:rsid w:val="00CE2F87"/>
    <w:rsid w:val="00CF362F"/>
    <w:rsid w:val="00CF6657"/>
    <w:rsid w:val="00D44D68"/>
    <w:rsid w:val="00D50ED7"/>
    <w:rsid w:val="00D526FF"/>
    <w:rsid w:val="00D54F3A"/>
    <w:rsid w:val="00DC3E8C"/>
    <w:rsid w:val="00DE639D"/>
    <w:rsid w:val="00E21F28"/>
    <w:rsid w:val="00E60496"/>
    <w:rsid w:val="00E76A15"/>
    <w:rsid w:val="00EA7588"/>
    <w:rsid w:val="00EC5C29"/>
    <w:rsid w:val="00EF6910"/>
    <w:rsid w:val="00F0427D"/>
    <w:rsid w:val="00F075E2"/>
    <w:rsid w:val="00F17169"/>
    <w:rsid w:val="00F2238D"/>
    <w:rsid w:val="00F2766E"/>
    <w:rsid w:val="00F31C2E"/>
    <w:rsid w:val="00F41D4F"/>
    <w:rsid w:val="00F519D3"/>
    <w:rsid w:val="00F7193E"/>
    <w:rsid w:val="00F95BF2"/>
    <w:rsid w:val="00FC5618"/>
    <w:rsid w:val="00FD18BF"/>
    <w:rsid w:val="00FD3E18"/>
    <w:rsid w:val="00FE06A5"/>
    <w:rsid w:val="00FE17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CA3E88"/>
  <w15:chartTrackingRefBased/>
  <w15:docId w15:val="{44DC83D4-5A08-4D33-AF3F-787CF171DF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16782"/>
    <w:pPr>
      <w:spacing w:line="36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C16782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6782"/>
    <w:pPr>
      <w:keepNext/>
      <w:keepLines/>
      <w:numPr>
        <w:ilvl w:val="1"/>
        <w:numId w:val="1"/>
      </w:numPr>
      <w:spacing w:before="40" w:after="0"/>
      <w:outlineLvl w:val="1"/>
    </w:pPr>
    <w:rPr>
      <w:rFonts w:eastAsiaTheme="majorEastAsia" w:cstheme="majorBidi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6782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16782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16782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16782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16782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16782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16782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16782"/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16782"/>
    <w:rPr>
      <w:rFonts w:eastAsiaTheme="majorEastAsia" w:cstheme="majorBidi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16782"/>
    <w:rPr>
      <w:rFonts w:asciiTheme="majorHAnsi" w:eastAsiaTheme="majorEastAsia" w:hAnsiTheme="majorHAnsi" w:cstheme="majorBidi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1678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16782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16782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16782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16782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16782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eader">
    <w:name w:val="header"/>
    <w:basedOn w:val="Normal"/>
    <w:link w:val="HeaderChar"/>
    <w:uiPriority w:val="99"/>
    <w:unhideWhenUsed/>
    <w:rsid w:val="00A22AE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22AEB"/>
  </w:style>
  <w:style w:type="paragraph" w:styleId="Footer">
    <w:name w:val="footer"/>
    <w:basedOn w:val="Normal"/>
    <w:link w:val="FooterChar"/>
    <w:uiPriority w:val="99"/>
    <w:unhideWhenUsed/>
    <w:rsid w:val="00A22AE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22AEB"/>
  </w:style>
  <w:style w:type="character" w:styleId="CommentReference">
    <w:name w:val="annotation reference"/>
    <w:basedOn w:val="DefaultParagraphFont"/>
    <w:uiPriority w:val="99"/>
    <w:semiHidden/>
    <w:unhideWhenUsed/>
    <w:rsid w:val="00F41D4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41D4F"/>
    <w:pPr>
      <w:spacing w:line="240" w:lineRule="auto"/>
    </w:pPr>
    <w:rPr>
      <w:rFonts w:ascii="Arial" w:hAnsi="Arial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41D4F"/>
    <w:rPr>
      <w:rFonts w:ascii="Arial" w:hAnsi="Arial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4F0B81"/>
    <w:pPr>
      <w:framePr w:hSpace="180" w:wrap="around" w:vAnchor="page" w:hAnchor="margin" w:xAlign="center" w:y="700"/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F0B8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F0B81"/>
    <w:pPr>
      <w:framePr w:hSpace="180" w:wrap="around" w:vAnchor="page" w:hAnchor="margin" w:xAlign="center" w:y="700"/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F0B81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2524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6</Pages>
  <Words>6283</Words>
  <Characters>35818</Characters>
  <Application>Microsoft Office Word</Application>
  <DocSecurity>0</DocSecurity>
  <Lines>298</Lines>
  <Paragraphs>84</Paragraphs>
  <ScaleCrop>false</ScaleCrop>
  <Company/>
  <LinksUpToDate>false</LinksUpToDate>
  <CharactersWithSpaces>420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 Muckelt</dc:creator>
  <cp:keywords/>
  <dc:description/>
  <cp:lastModifiedBy>Paul Muckelt</cp:lastModifiedBy>
  <cp:revision>6</cp:revision>
  <dcterms:created xsi:type="dcterms:W3CDTF">2022-06-20T15:13:00Z</dcterms:created>
  <dcterms:modified xsi:type="dcterms:W3CDTF">2022-06-20T15:35:00Z</dcterms:modified>
</cp:coreProperties>
</file>